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738D75" w14:textId="77777777" w:rsidR="00EB21FE" w:rsidRDefault="006D12D1" w:rsidP="00EB21FE">
      <w:pPr>
        <w:jc w:val="center"/>
        <w:rPr>
          <w:b/>
        </w:rPr>
      </w:pPr>
      <w:bookmarkStart w:id="0" w:name="_GoBack"/>
      <w:bookmarkEnd w:id="0"/>
      <w:r>
        <w:rPr>
          <w:b/>
          <w:noProof/>
        </w:rPr>
        <w:drawing>
          <wp:inline distT="0" distB="0" distL="0" distR="0" wp14:anchorId="316EBABF" wp14:editId="7FFF0095">
            <wp:extent cx="4953000" cy="10881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RPC_Logo_Final.jpg"/>
                    <pic:cNvPicPr/>
                  </pic:nvPicPr>
                  <pic:blipFill>
                    <a:blip r:embed="rId7">
                      <a:extLst>
                        <a:ext uri="{28A0092B-C50C-407E-A947-70E740481C1C}">
                          <a14:useLocalDpi xmlns:a14="http://schemas.microsoft.com/office/drawing/2010/main" val="0"/>
                        </a:ext>
                      </a:extLst>
                    </a:blip>
                    <a:stretch>
                      <a:fillRect/>
                    </a:stretch>
                  </pic:blipFill>
                  <pic:spPr>
                    <a:xfrm>
                      <a:off x="0" y="0"/>
                      <a:ext cx="4953000" cy="1088136"/>
                    </a:xfrm>
                    <a:prstGeom prst="rect">
                      <a:avLst/>
                    </a:prstGeom>
                  </pic:spPr>
                </pic:pic>
              </a:graphicData>
            </a:graphic>
          </wp:inline>
        </w:drawing>
      </w:r>
    </w:p>
    <w:p w14:paraId="770684F0" w14:textId="77777777" w:rsidR="00EB21FE" w:rsidRPr="005552B8" w:rsidRDefault="00EB21FE" w:rsidP="00EB21FE">
      <w:pPr>
        <w:jc w:val="center"/>
        <w:rPr>
          <w:b/>
        </w:rPr>
      </w:pPr>
    </w:p>
    <w:p w14:paraId="5026D74F" w14:textId="77777777" w:rsidR="00EB21FE" w:rsidRPr="006C2300" w:rsidRDefault="00EB21FE" w:rsidP="00EB21FE">
      <w:pPr>
        <w:jc w:val="center"/>
        <w:rPr>
          <w:b/>
          <w:sz w:val="22"/>
          <w:szCs w:val="22"/>
        </w:rPr>
      </w:pPr>
      <w:r>
        <w:rPr>
          <w:b/>
          <w:smallCaps/>
        </w:rPr>
        <w:t xml:space="preserve">Progress Report </w:t>
      </w:r>
    </w:p>
    <w:p w14:paraId="7D1ECFBB" w14:textId="77777777" w:rsidR="00EB21FE" w:rsidRDefault="00EB21FE" w:rsidP="00EB21FE">
      <w:pPr>
        <w:rPr>
          <w:sz w:val="22"/>
          <w:szCs w:val="22"/>
        </w:rPr>
      </w:pPr>
    </w:p>
    <w:p w14:paraId="22143791" w14:textId="77777777" w:rsidR="00EB21FE" w:rsidRPr="006C2300" w:rsidRDefault="00EB21FE" w:rsidP="00EB21FE">
      <w:pPr>
        <w:rPr>
          <w:sz w:val="22"/>
          <w:szCs w:val="22"/>
        </w:rPr>
      </w:pPr>
    </w:p>
    <w:p w14:paraId="7CA46840" w14:textId="77777777" w:rsidR="00EB21FE" w:rsidRDefault="00EB21FE" w:rsidP="00EB21FE">
      <w:pPr>
        <w:rPr>
          <w:sz w:val="22"/>
          <w:szCs w:val="22"/>
        </w:rPr>
      </w:pPr>
      <w:r>
        <w:rPr>
          <w:sz w:val="22"/>
          <w:szCs w:val="22"/>
        </w:rPr>
        <w:t xml:space="preserve">PROJECT </w:t>
      </w:r>
      <w:r w:rsidR="006D12D1">
        <w:rPr>
          <w:sz w:val="22"/>
          <w:szCs w:val="22"/>
        </w:rPr>
        <w:t>TITLE</w:t>
      </w:r>
      <w:r>
        <w:rPr>
          <w:sz w:val="22"/>
          <w:szCs w:val="22"/>
        </w:rPr>
        <w:t xml:space="preserve">: </w:t>
      </w:r>
      <w:r w:rsidR="00063CA0" w:rsidRPr="00063CA0">
        <w:rPr>
          <w:sz w:val="22"/>
          <w:szCs w:val="22"/>
        </w:rPr>
        <w:t>Hyper-Thermostable Enzyme (Lactonases) for use as Microbial Biocontrol Agents for Plant Diseases</w:t>
      </w:r>
    </w:p>
    <w:p w14:paraId="4A405064" w14:textId="77777777" w:rsidR="006D12D1" w:rsidRDefault="006D12D1" w:rsidP="00EB21FE">
      <w:pPr>
        <w:rPr>
          <w:sz w:val="22"/>
          <w:szCs w:val="22"/>
        </w:rPr>
      </w:pPr>
      <w:r>
        <w:rPr>
          <w:sz w:val="22"/>
          <w:szCs w:val="22"/>
        </w:rPr>
        <w:t>PROJECT NUMBER:</w:t>
      </w:r>
      <w:r w:rsidR="00063CA0">
        <w:rPr>
          <w:sz w:val="22"/>
          <w:szCs w:val="22"/>
        </w:rPr>
        <w:t xml:space="preserve"> </w:t>
      </w:r>
      <w:r w:rsidR="00063CA0" w:rsidRPr="00063CA0">
        <w:rPr>
          <w:sz w:val="22"/>
          <w:szCs w:val="22"/>
        </w:rPr>
        <w:t>4136-17SP</w:t>
      </w:r>
    </w:p>
    <w:p w14:paraId="2058F0F6" w14:textId="4AFF9DC2" w:rsidR="00EB21FE" w:rsidRDefault="00EB21FE" w:rsidP="00EB21FE">
      <w:pPr>
        <w:rPr>
          <w:sz w:val="22"/>
          <w:szCs w:val="22"/>
        </w:rPr>
      </w:pPr>
      <w:r>
        <w:rPr>
          <w:sz w:val="22"/>
          <w:szCs w:val="22"/>
        </w:rPr>
        <w:t>REPORT</w:t>
      </w:r>
      <w:r w:rsidR="006D12D1">
        <w:rPr>
          <w:sz w:val="22"/>
          <w:szCs w:val="22"/>
        </w:rPr>
        <w:t>ING PERIOD</w:t>
      </w:r>
      <w:r>
        <w:rPr>
          <w:sz w:val="22"/>
          <w:szCs w:val="22"/>
        </w:rPr>
        <w:t xml:space="preserve">: </w:t>
      </w:r>
      <w:r w:rsidR="000D2FB4">
        <w:rPr>
          <w:sz w:val="22"/>
          <w:szCs w:val="22"/>
        </w:rPr>
        <w:t>January</w:t>
      </w:r>
      <w:r w:rsidR="00063CA0">
        <w:rPr>
          <w:sz w:val="22"/>
          <w:szCs w:val="22"/>
        </w:rPr>
        <w:t xml:space="preserve"> 31, 201</w:t>
      </w:r>
      <w:r w:rsidR="000D2FB4">
        <w:rPr>
          <w:sz w:val="22"/>
          <w:szCs w:val="22"/>
        </w:rPr>
        <w:t>8</w:t>
      </w:r>
    </w:p>
    <w:p w14:paraId="0F20BEAC" w14:textId="77777777" w:rsidR="00EB21FE" w:rsidRDefault="006D12D1" w:rsidP="00EB21FE">
      <w:pPr>
        <w:rPr>
          <w:sz w:val="22"/>
          <w:szCs w:val="22"/>
        </w:rPr>
      </w:pPr>
      <w:r>
        <w:rPr>
          <w:sz w:val="22"/>
          <w:szCs w:val="22"/>
        </w:rPr>
        <w:t>PRINCIPAL INVESTIGATOR</w:t>
      </w:r>
      <w:r w:rsidR="00EB21FE">
        <w:rPr>
          <w:sz w:val="22"/>
          <w:szCs w:val="22"/>
        </w:rPr>
        <w:t xml:space="preserve">: </w:t>
      </w:r>
      <w:r w:rsidR="00063CA0">
        <w:rPr>
          <w:sz w:val="22"/>
          <w:szCs w:val="22"/>
        </w:rPr>
        <w:t>Michael Sadowsky and Mikael Elias</w:t>
      </w:r>
    </w:p>
    <w:p w14:paraId="763F93E3" w14:textId="77777777" w:rsidR="00EB21FE" w:rsidRDefault="00EB21FE" w:rsidP="006D12D1">
      <w:pPr>
        <w:rPr>
          <w:sz w:val="22"/>
          <w:szCs w:val="22"/>
        </w:rPr>
      </w:pPr>
      <w:r>
        <w:rPr>
          <w:sz w:val="22"/>
          <w:szCs w:val="22"/>
        </w:rPr>
        <w:t xml:space="preserve">ORGANIZATION: </w:t>
      </w:r>
      <w:r w:rsidR="00063CA0">
        <w:rPr>
          <w:sz w:val="22"/>
          <w:szCs w:val="22"/>
        </w:rPr>
        <w:t xml:space="preserve"> University of Minnesota</w:t>
      </w:r>
    </w:p>
    <w:p w14:paraId="00196FA4" w14:textId="77777777" w:rsidR="00EB21FE" w:rsidRDefault="00EB21FE" w:rsidP="006D12D1">
      <w:pPr>
        <w:rPr>
          <w:sz w:val="22"/>
          <w:szCs w:val="22"/>
        </w:rPr>
      </w:pPr>
      <w:r>
        <w:rPr>
          <w:sz w:val="22"/>
          <w:szCs w:val="22"/>
        </w:rPr>
        <w:t xml:space="preserve">PHONE NUMBER: </w:t>
      </w:r>
      <w:r w:rsidR="00063CA0">
        <w:rPr>
          <w:sz w:val="22"/>
          <w:szCs w:val="22"/>
        </w:rPr>
        <w:t xml:space="preserve"> 612-624-2706</w:t>
      </w:r>
    </w:p>
    <w:p w14:paraId="6ADCA9F0" w14:textId="77777777" w:rsidR="00EB21FE" w:rsidRDefault="00EB21FE" w:rsidP="006D12D1">
      <w:pPr>
        <w:rPr>
          <w:sz w:val="22"/>
          <w:szCs w:val="22"/>
        </w:rPr>
      </w:pPr>
      <w:r>
        <w:rPr>
          <w:sz w:val="22"/>
          <w:szCs w:val="22"/>
        </w:rPr>
        <w:t xml:space="preserve">EMAIL: </w:t>
      </w:r>
      <w:r w:rsidR="00063CA0">
        <w:rPr>
          <w:sz w:val="22"/>
          <w:szCs w:val="22"/>
        </w:rPr>
        <w:t>sadwosky@umn.edu</w:t>
      </w:r>
    </w:p>
    <w:p w14:paraId="2E704158" w14:textId="77777777" w:rsidR="00EB21FE" w:rsidRDefault="00EB21FE" w:rsidP="00EB21FE">
      <w:pPr>
        <w:rPr>
          <w:sz w:val="22"/>
          <w:szCs w:val="22"/>
        </w:rPr>
      </w:pPr>
    </w:p>
    <w:p w14:paraId="2387967A" w14:textId="77777777" w:rsidR="00EB21FE" w:rsidRDefault="00EB21FE" w:rsidP="00EB21FE">
      <w:pPr>
        <w:rPr>
          <w:sz w:val="22"/>
          <w:szCs w:val="22"/>
        </w:rPr>
      </w:pPr>
      <w:r w:rsidRPr="00E67F90">
        <w:rPr>
          <w:sz w:val="22"/>
          <w:szCs w:val="22"/>
        </w:rPr>
        <w:t xml:space="preserve">1.) </w:t>
      </w:r>
      <w:r w:rsidR="006D12D1">
        <w:rPr>
          <w:sz w:val="22"/>
          <w:szCs w:val="22"/>
        </w:rPr>
        <w:t>PROJECT ACTIVITIES COMPLETED DURING THE REPORTING PERIOD.</w:t>
      </w:r>
      <w:r w:rsidRPr="00E67F90">
        <w:rPr>
          <w:sz w:val="22"/>
          <w:szCs w:val="22"/>
        </w:rPr>
        <w:t xml:space="preserve"> (</w:t>
      </w:r>
      <w:r w:rsidR="008926A7">
        <w:rPr>
          <w:i/>
          <w:sz w:val="22"/>
          <w:szCs w:val="22"/>
        </w:rPr>
        <w:t>Describe project progress s</w:t>
      </w:r>
      <w:r w:rsidRPr="006C2300">
        <w:rPr>
          <w:i/>
          <w:sz w:val="22"/>
          <w:szCs w:val="22"/>
        </w:rPr>
        <w:t xml:space="preserve">pecific to </w:t>
      </w:r>
      <w:r w:rsidR="008926A7">
        <w:rPr>
          <w:i/>
          <w:sz w:val="22"/>
          <w:szCs w:val="22"/>
        </w:rPr>
        <w:t xml:space="preserve">goals, objectives, and deliverables identified in </w:t>
      </w:r>
      <w:r w:rsidR="00EB16B7">
        <w:rPr>
          <w:i/>
          <w:sz w:val="22"/>
          <w:szCs w:val="22"/>
        </w:rPr>
        <w:t>the project work</w:t>
      </w:r>
      <w:r w:rsidRPr="006C2300">
        <w:rPr>
          <w:i/>
          <w:sz w:val="22"/>
          <w:szCs w:val="22"/>
        </w:rPr>
        <w:t>plan</w:t>
      </w:r>
      <w:r w:rsidR="008926A7">
        <w:rPr>
          <w:i/>
          <w:sz w:val="22"/>
          <w:szCs w:val="22"/>
        </w:rPr>
        <w:t>.</w:t>
      </w:r>
      <w:r w:rsidRPr="00E67F90">
        <w:rPr>
          <w:sz w:val="22"/>
          <w:szCs w:val="22"/>
        </w:rPr>
        <w:t>)</w:t>
      </w:r>
    </w:p>
    <w:p w14:paraId="23A48111" w14:textId="77777777" w:rsidR="00EB21FE" w:rsidRDefault="00EB21FE" w:rsidP="00EB21FE">
      <w:pPr>
        <w:rPr>
          <w:sz w:val="22"/>
          <w:szCs w:val="22"/>
        </w:rPr>
      </w:pPr>
    </w:p>
    <w:p w14:paraId="78F82C3C" w14:textId="77777777" w:rsidR="00063CA0" w:rsidRDefault="00063CA0" w:rsidP="00063CA0">
      <w:r w:rsidRPr="00E47E60">
        <w:rPr>
          <w:b/>
        </w:rPr>
        <w:t>Goal:</w:t>
      </w:r>
      <w:r>
        <w:t xml:space="preserve"> To evaluate hyper-thermostable lactonases as microbial biocontrol agent inhibiting bacterial disease of corn </w:t>
      </w:r>
    </w:p>
    <w:p w14:paraId="63C5E970" w14:textId="77777777" w:rsidR="00063CA0" w:rsidRDefault="00063CA0" w:rsidP="00063CA0"/>
    <w:p w14:paraId="3A996067" w14:textId="77777777" w:rsidR="00063CA0" w:rsidRDefault="00063CA0" w:rsidP="00063CA0">
      <w:r>
        <w:t>The project has two aims:</w:t>
      </w:r>
    </w:p>
    <w:p w14:paraId="29142CC8" w14:textId="77777777" w:rsidR="00063CA0" w:rsidRDefault="00063CA0" w:rsidP="00063CA0"/>
    <w:p w14:paraId="0606B493" w14:textId="77777777" w:rsidR="00063CA0" w:rsidRPr="00EA4CA9" w:rsidRDefault="00063CA0" w:rsidP="00063CA0">
      <w:pPr>
        <w:jc w:val="both"/>
      </w:pPr>
      <w:r w:rsidRPr="00EA4CA9">
        <w:rPr>
          <w:b/>
        </w:rPr>
        <w:t xml:space="preserve">Aim I: Evaluate the potential of hyperstable lactonases to protect plants in several infection models. </w:t>
      </w:r>
      <w:r w:rsidRPr="00EA4CA9">
        <w:t xml:space="preserve">We will use our current and newly produced lactonases to protect plants from a variety of plant pathogens, including </w:t>
      </w:r>
      <w:r w:rsidRPr="00EA4CA9">
        <w:rPr>
          <w:i/>
        </w:rPr>
        <w:t>Acinetobacter sp., Aeromonas sp., A</w:t>
      </w:r>
      <w:r w:rsidRPr="00EA4CA9">
        <w:rPr>
          <w:rStyle w:val="Emphasis"/>
        </w:rPr>
        <w:t xml:space="preserve">grobacterium sp., </w:t>
      </w:r>
      <w:r w:rsidRPr="00EA4CA9">
        <w:rPr>
          <w:i/>
        </w:rPr>
        <w:t xml:space="preserve">Burkholderia sp., </w:t>
      </w:r>
      <w:r w:rsidRPr="00EA4CA9">
        <w:rPr>
          <w:rStyle w:val="Emphasis"/>
        </w:rPr>
        <w:t xml:space="preserve">Erwinia sp., </w:t>
      </w:r>
      <w:r w:rsidRPr="00EA4CA9">
        <w:rPr>
          <w:i/>
        </w:rPr>
        <w:t xml:space="preserve">Proteus sp., Pectobacterium, Xanthoomonas, Pseudomonas sp., </w:t>
      </w:r>
      <w:r w:rsidRPr="00EA4CA9">
        <w:rPr>
          <w:rStyle w:val="Emphasis"/>
        </w:rPr>
        <w:t>Ralstonia sp., and Clavibacter sp.</w:t>
      </w:r>
      <w:r w:rsidRPr="00EA4CA9">
        <w:rPr>
          <w:i/>
        </w:rPr>
        <w:t xml:space="preserve"> </w:t>
      </w:r>
      <w:r w:rsidRPr="00EA4CA9">
        <w:t>strains. Diseases evaluated on corn will be bacterial leaf blight, Holcus spot and Stewart’s disease</w:t>
      </w:r>
      <w:r w:rsidRPr="00EA4CA9">
        <w:rPr>
          <w:rStyle w:val="Emphasis"/>
        </w:rPr>
        <w:t xml:space="preserve">. </w:t>
      </w:r>
      <w:r w:rsidRPr="00EA4CA9">
        <w:t>We will also determine the best mode of enzyme addition to plant surfaces, timing of enzyme addition, humidity and temperature resistance, dosage to be used, and potential carriers.</w:t>
      </w:r>
    </w:p>
    <w:p w14:paraId="4A4A1C8E" w14:textId="77777777" w:rsidR="00063CA0" w:rsidRDefault="00063CA0" w:rsidP="00063CA0">
      <w:pPr>
        <w:jc w:val="both"/>
        <w:rPr>
          <w:b/>
        </w:rPr>
      </w:pPr>
    </w:p>
    <w:p w14:paraId="1836536C" w14:textId="4B30F9B8" w:rsidR="00063CA0" w:rsidRDefault="00063CA0" w:rsidP="00063CA0">
      <w:pPr>
        <w:jc w:val="both"/>
      </w:pPr>
      <w:r w:rsidRPr="00EA4CA9">
        <w:rPr>
          <w:b/>
        </w:rPr>
        <w:t>Aim II: Assess the ability of hyperstable lactonases to prevent post-harvest loss of crops</w:t>
      </w:r>
      <w:r w:rsidRPr="00EA4CA9">
        <w:t xml:space="preserve">. While we initially targeted this technology to </w:t>
      </w:r>
      <w:r w:rsidRPr="00EA4CA9">
        <w:rPr>
          <w:i/>
        </w:rPr>
        <w:t>in vivo</w:t>
      </w:r>
      <w:r w:rsidRPr="00EA4CA9">
        <w:t xml:space="preserve"> protection of plants from a variety of bacterial pathogens, in these studies, we will specifically focus our attention on preventing post-harvest soft rot of corn and other crop by </w:t>
      </w:r>
      <w:r>
        <w:t xml:space="preserve">members of the </w:t>
      </w:r>
      <w:r w:rsidRPr="00EA4CA9">
        <w:t xml:space="preserve">genus </w:t>
      </w:r>
      <w:r w:rsidRPr="00EA4CA9">
        <w:rPr>
          <w:rStyle w:val="Emphasis"/>
        </w:rPr>
        <w:t>Dickeya</w:t>
      </w:r>
      <w:r w:rsidRPr="00EA4CA9">
        <w:t xml:space="preserve"> (previously </w:t>
      </w:r>
      <w:r w:rsidRPr="00EA4CA9">
        <w:rPr>
          <w:rStyle w:val="Emphasis"/>
        </w:rPr>
        <w:t>Erwinia chrysanthemi</w:t>
      </w:r>
      <w:r w:rsidRPr="00EA4CA9">
        <w:t xml:space="preserve">), </w:t>
      </w:r>
      <w:r w:rsidRPr="00EA4CA9">
        <w:rPr>
          <w:rStyle w:val="Emphasis"/>
        </w:rPr>
        <w:t>Pectobacterium atrosepticum</w:t>
      </w:r>
      <w:r w:rsidRPr="00EA4CA9">
        <w:t xml:space="preserve">, (formerly </w:t>
      </w:r>
      <w:r w:rsidRPr="00EA4CA9">
        <w:rPr>
          <w:rStyle w:val="Emphasis"/>
        </w:rPr>
        <w:t>Erwinia atroseptica</w:t>
      </w:r>
      <w:r w:rsidRPr="00EA4CA9">
        <w:t xml:space="preserve">) and </w:t>
      </w:r>
      <w:r w:rsidRPr="00EA4CA9">
        <w:rPr>
          <w:rStyle w:val="Emphasis"/>
        </w:rPr>
        <w:t>Pectobacterium carotovorum</w:t>
      </w:r>
      <w:r w:rsidRPr="00EA4CA9">
        <w:t xml:space="preserve"> subsp. </w:t>
      </w:r>
      <w:r w:rsidRPr="00EA4CA9">
        <w:rPr>
          <w:rStyle w:val="Emphasis"/>
        </w:rPr>
        <w:t>carotovorum</w:t>
      </w:r>
      <w:r w:rsidRPr="00EA4CA9">
        <w:t xml:space="preserve">, (previously </w:t>
      </w:r>
      <w:r w:rsidRPr="00EA4CA9">
        <w:rPr>
          <w:rStyle w:val="Emphasis"/>
        </w:rPr>
        <w:t>Erwinia carotovora</w:t>
      </w:r>
      <w:r w:rsidRPr="00EA4CA9">
        <w:t xml:space="preserve"> subsp. </w:t>
      </w:r>
      <w:r w:rsidRPr="00EA4CA9">
        <w:rPr>
          <w:rStyle w:val="Emphasis"/>
        </w:rPr>
        <w:t>carotovora</w:t>
      </w:r>
      <w:r w:rsidRPr="00EA4CA9">
        <w:t xml:space="preserve">). We will also examine the possible effect of the enzyme on fungi infections, as some of these infections </w:t>
      </w:r>
      <w:r>
        <w:t xml:space="preserve">also </w:t>
      </w:r>
      <w:r w:rsidRPr="00EA4CA9">
        <w:t xml:space="preserve">depend on </w:t>
      </w:r>
      <w:r>
        <w:t xml:space="preserve">initial </w:t>
      </w:r>
      <w:r w:rsidRPr="00EA4CA9">
        <w:t>bacteria</w:t>
      </w:r>
      <w:r>
        <w:t>l colonization, infection, or maceration</w:t>
      </w:r>
      <w:r w:rsidRPr="00EA4CA9">
        <w:t>. Variation of enzyme concentration</w:t>
      </w:r>
      <w:r>
        <w:t>,</w:t>
      </w:r>
      <w:r w:rsidRPr="00EA4CA9">
        <w:t xml:space="preserve"> humidity</w:t>
      </w:r>
      <w:r>
        <w:t xml:space="preserve">, and concentrations of bacteria and fungi </w:t>
      </w:r>
      <w:r w:rsidRPr="00EA4CA9">
        <w:t>will be t</w:t>
      </w:r>
      <w:r>
        <w:t xml:space="preserve">hree </w:t>
      </w:r>
      <w:r w:rsidRPr="00EA4CA9">
        <w:t>of the several factors examined.</w:t>
      </w:r>
    </w:p>
    <w:p w14:paraId="772B15EC" w14:textId="77777777" w:rsidR="00063CA0" w:rsidRDefault="00063CA0" w:rsidP="00063CA0">
      <w:pPr>
        <w:jc w:val="both"/>
      </w:pPr>
    </w:p>
    <w:p w14:paraId="37728486" w14:textId="77777777" w:rsidR="00063CA0" w:rsidRDefault="00063CA0" w:rsidP="00063CA0">
      <w:pPr>
        <w:rPr>
          <w:b/>
        </w:rPr>
      </w:pPr>
      <w:r w:rsidRPr="009F3C13">
        <w:rPr>
          <w:b/>
        </w:rPr>
        <w:t>Procedures and Plans:</w:t>
      </w:r>
    </w:p>
    <w:p w14:paraId="3F52EB6F" w14:textId="77777777" w:rsidR="00063CA0" w:rsidRPr="009F3C13" w:rsidRDefault="00063CA0" w:rsidP="00063CA0">
      <w:pPr>
        <w:rPr>
          <w:b/>
        </w:rPr>
      </w:pPr>
    </w:p>
    <w:p w14:paraId="6B1EEA99" w14:textId="77777777" w:rsidR="00063CA0" w:rsidRPr="00A57145" w:rsidRDefault="00063CA0" w:rsidP="00063CA0">
      <w:pPr>
        <w:rPr>
          <w:b/>
        </w:rPr>
      </w:pPr>
      <w:r w:rsidRPr="00A57145">
        <w:rPr>
          <w:b/>
        </w:rPr>
        <w:t xml:space="preserve">Bacterial strains and quorum quenching lactonases. </w:t>
      </w:r>
    </w:p>
    <w:p w14:paraId="1C1AD14B" w14:textId="4B540487" w:rsidR="00063CA0" w:rsidRDefault="00063CA0" w:rsidP="00063CA0">
      <w:r>
        <w:t xml:space="preserve">Eleven pathogenic strains we are using </w:t>
      </w:r>
      <w:r w:rsidR="00261DD2">
        <w:t>i</w:t>
      </w:r>
      <w:r>
        <w:t xml:space="preserve">n this study will include </w:t>
      </w:r>
      <w:r w:rsidRPr="00A95F0D">
        <w:rPr>
          <w:i/>
        </w:rPr>
        <w:t xml:space="preserve">Clavibacter michiganensis subsp. </w:t>
      </w:r>
      <w:r w:rsidR="000D2FB4">
        <w:rPr>
          <w:i/>
        </w:rPr>
        <w:t>n</w:t>
      </w:r>
      <w:r w:rsidRPr="00A95F0D">
        <w:rPr>
          <w:i/>
        </w:rPr>
        <w:t>ebraskensis</w:t>
      </w:r>
      <w:r w:rsidRPr="007731D6">
        <w:t xml:space="preserve">, </w:t>
      </w:r>
      <w:r w:rsidRPr="00A95F0D">
        <w:rPr>
          <w:i/>
        </w:rPr>
        <w:t>Erwinia chrysanthemi pv. Zeae</w:t>
      </w:r>
      <w:r w:rsidRPr="007731D6">
        <w:t xml:space="preserve">, </w:t>
      </w:r>
      <w:r w:rsidRPr="00A95F0D">
        <w:rPr>
          <w:i/>
        </w:rPr>
        <w:t xml:space="preserve">Pantoea stewartii Mergaert, </w:t>
      </w:r>
      <w:r>
        <w:rPr>
          <w:i/>
        </w:rPr>
        <w:t>E</w:t>
      </w:r>
      <w:r w:rsidRPr="00A95F0D">
        <w:rPr>
          <w:i/>
        </w:rPr>
        <w:t xml:space="preserve">rwinia aroideae 8066, </w:t>
      </w:r>
      <w:r>
        <w:rPr>
          <w:i/>
        </w:rPr>
        <w:t xml:space="preserve">Erwinia atroseptica </w:t>
      </w:r>
      <w:r w:rsidRPr="00A95F0D">
        <w:rPr>
          <w:i/>
        </w:rPr>
        <w:t xml:space="preserve">8064, </w:t>
      </w:r>
      <w:r>
        <w:rPr>
          <w:i/>
        </w:rPr>
        <w:t>X</w:t>
      </w:r>
      <w:r w:rsidRPr="00A95F0D">
        <w:rPr>
          <w:i/>
        </w:rPr>
        <w:t xml:space="preserve">anthomonas campestris pv. campestris, </w:t>
      </w:r>
      <w:r>
        <w:rPr>
          <w:i/>
        </w:rPr>
        <w:t>P</w:t>
      </w:r>
      <w:r w:rsidRPr="00A95F0D">
        <w:rPr>
          <w:i/>
        </w:rPr>
        <w:t xml:space="preserve">seudomonas syringae pv syringae, </w:t>
      </w:r>
      <w:r>
        <w:rPr>
          <w:i/>
        </w:rPr>
        <w:t>P</w:t>
      </w:r>
      <w:r w:rsidRPr="00A95F0D">
        <w:rPr>
          <w:i/>
        </w:rPr>
        <w:t xml:space="preserve">seudomonas syringae pv phaseolicola, </w:t>
      </w:r>
      <w:r>
        <w:rPr>
          <w:i/>
        </w:rPr>
        <w:t>E</w:t>
      </w:r>
      <w:r w:rsidRPr="00A95F0D">
        <w:rPr>
          <w:i/>
        </w:rPr>
        <w:t xml:space="preserve">rwinia carotovora, </w:t>
      </w:r>
      <w:r>
        <w:rPr>
          <w:i/>
        </w:rPr>
        <w:t>X</w:t>
      </w:r>
      <w:r w:rsidRPr="00A95F0D">
        <w:rPr>
          <w:i/>
        </w:rPr>
        <w:t>anthomonas campestris pv. phaseoli</w:t>
      </w:r>
      <w:r w:rsidRPr="007731D6">
        <w:t xml:space="preserve">, and </w:t>
      </w:r>
      <w:r>
        <w:rPr>
          <w:i/>
        </w:rPr>
        <w:t>Pectobacterium c</w:t>
      </w:r>
      <w:r w:rsidRPr="002A1F92">
        <w:rPr>
          <w:i/>
        </w:rPr>
        <w:t>arotovorum</w:t>
      </w:r>
      <w:r w:rsidRPr="007731D6">
        <w:t xml:space="preserve">. </w:t>
      </w:r>
      <w:r>
        <w:t xml:space="preserve">The strains were grown in </w:t>
      </w:r>
      <w:r w:rsidR="00361818">
        <w:t>selected</w:t>
      </w:r>
      <w:r>
        <w:t xml:space="preserve"> medium at </w:t>
      </w:r>
      <w:r w:rsidR="00361818">
        <w:t>25-</w:t>
      </w:r>
      <w:r>
        <w:t xml:space="preserve">30˚C. There will be </w:t>
      </w:r>
      <w:r w:rsidRPr="00705A5D">
        <w:t>two k</w:t>
      </w:r>
      <w:r>
        <w:t xml:space="preserve">inds of the quorum quenching lactonases (SsoPox W2631, and GcL WT) used in this study. The characterizations of these lactonases were studied by Dr. Elias groups </w:t>
      </w:r>
      <w:r>
        <w:fldChar w:fldCharType="begin">
          <w:fldData xml:space="preserve">PEVuZE5vdGU+PENpdGU+PEF1dGhvcj5SZW15PC9BdXRob3I+PFllYXI+MjAxNjwvWWVhcj48UmVj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</w:fldData>
        </w:fldChar>
      </w:r>
      <w:r>
        <w:instrText xml:space="preserve"> ADDIN EN.CITE </w:instrText>
      </w:r>
      <w:r>
        <w:fldChar w:fldCharType="begin">
          <w:fldData xml:space="preserve">PEVuZE5vdGU+PENpdGU+PEF1dGhvcj5SZW15PC9BdXRob3I+PFllYXI+MjAxNjwvWWVhcj48UmVj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</w:fldData>
        </w:fldChar>
      </w:r>
      <w:r>
        <w:instrText xml:space="preserve"> ADDIN EN.CITE.DATA </w:instrText>
      </w:r>
      <w:r>
        <w:fldChar w:fldCharType="end"/>
      </w:r>
      <w:r>
        <w:fldChar w:fldCharType="separate"/>
      </w:r>
      <w:r>
        <w:rPr>
          <w:noProof/>
        </w:rPr>
        <w:t>(Bergonzi et al 2016, Remy et al 2016)</w:t>
      </w:r>
      <w:r>
        <w:fldChar w:fldCharType="end"/>
      </w:r>
      <w:r>
        <w:t>.</w:t>
      </w:r>
    </w:p>
    <w:p w14:paraId="4BDBD854" w14:textId="77777777" w:rsidR="00063CA0" w:rsidRDefault="00063CA0" w:rsidP="00063CA0"/>
    <w:p w14:paraId="4C06DD31" w14:textId="77777777" w:rsidR="00063CA0" w:rsidRDefault="00063CA0" w:rsidP="00063CA0"/>
    <w:p w14:paraId="2AEFFEF6" w14:textId="0521EE48" w:rsidR="00D019D6" w:rsidRDefault="00D019D6" w:rsidP="00063CA0">
      <w:pPr>
        <w:rPr>
          <w:b/>
        </w:rPr>
      </w:pPr>
      <w:r>
        <w:rPr>
          <w:b/>
        </w:rPr>
        <w:t>Apply</w:t>
      </w:r>
      <w:r w:rsidR="0094480B">
        <w:rPr>
          <w:b/>
        </w:rPr>
        <w:t xml:space="preserve"> </w:t>
      </w:r>
      <w:r w:rsidR="00535A07">
        <w:rPr>
          <w:b/>
        </w:rPr>
        <w:t xml:space="preserve">and received the </w:t>
      </w:r>
      <w:r w:rsidR="004254DE">
        <w:rPr>
          <w:b/>
        </w:rPr>
        <w:t xml:space="preserve">approved </w:t>
      </w:r>
      <w:r w:rsidR="00300E2A">
        <w:rPr>
          <w:b/>
        </w:rPr>
        <w:t>permit from U</w:t>
      </w:r>
      <w:r>
        <w:rPr>
          <w:b/>
        </w:rPr>
        <w:t>S</w:t>
      </w:r>
      <w:r w:rsidR="00300E2A">
        <w:rPr>
          <w:b/>
        </w:rPr>
        <w:t>D</w:t>
      </w:r>
      <w:r>
        <w:rPr>
          <w:b/>
        </w:rPr>
        <w:t>A Animal and Plant Health Inspection Service (APHIS)</w:t>
      </w:r>
    </w:p>
    <w:p w14:paraId="4979F660" w14:textId="72538B90" w:rsidR="00535A07" w:rsidRDefault="00535A07" w:rsidP="00063CA0">
      <w:r>
        <w:t>After submitt</w:t>
      </w:r>
      <w:r w:rsidR="004B2F39">
        <w:t xml:space="preserve">ing an application to obtain and use multiple plant pathogens </w:t>
      </w:r>
      <w:r>
        <w:t xml:space="preserve">n, we prepared an inspection </w:t>
      </w:r>
      <w:r w:rsidR="004B2F39">
        <w:t xml:space="preserve">from APHIS </w:t>
      </w:r>
      <w:r>
        <w:t>of regular laboratory working space</w:t>
      </w:r>
      <w:r w:rsidR="004B2F39">
        <w:t xml:space="preserve">, </w:t>
      </w:r>
      <w:r>
        <w:t>plant growth chambers, and autoclaved rooms from USDA. We passed the audit</w:t>
      </w:r>
      <w:r w:rsidR="004B2F39">
        <w:t xml:space="preserve">, </w:t>
      </w:r>
      <w:r>
        <w:t>we received ePermits</w:t>
      </w:r>
      <w:r w:rsidR="004B2F39">
        <w:t>, and have requested strains to use for our studies</w:t>
      </w:r>
      <w:r w:rsidR="0046641F">
        <w:t xml:space="preserve"> from culture collections and faculty at other instiutions. We now have many of the strains.</w:t>
      </w:r>
    </w:p>
    <w:p w14:paraId="223BF805" w14:textId="779D6BB5" w:rsidR="00063CA0" w:rsidRDefault="00063CA0" w:rsidP="00063CA0">
      <w:pPr>
        <w:rPr>
          <w:lang w:eastAsia="zh-CN"/>
        </w:rPr>
      </w:pPr>
    </w:p>
    <w:p w14:paraId="71A6AA50" w14:textId="21FCD35B" w:rsidR="00063CA0" w:rsidRDefault="00063CA0" w:rsidP="00063CA0">
      <w:pPr>
        <w:rPr>
          <w:b/>
        </w:rPr>
      </w:pPr>
      <w:r w:rsidRPr="00B30137">
        <w:rPr>
          <w:b/>
        </w:rPr>
        <w:t>In vi</w:t>
      </w:r>
      <w:r w:rsidR="001D139C">
        <w:rPr>
          <w:b/>
        </w:rPr>
        <w:t>v</w:t>
      </w:r>
      <w:r w:rsidRPr="00B30137">
        <w:rPr>
          <w:b/>
        </w:rPr>
        <w:t xml:space="preserve">o pathogenicity assay of </w:t>
      </w:r>
      <w:r w:rsidR="001D139C">
        <w:rPr>
          <w:b/>
        </w:rPr>
        <w:t>corn</w:t>
      </w:r>
      <w:r w:rsidRPr="00B30137">
        <w:rPr>
          <w:b/>
        </w:rPr>
        <w:t xml:space="preserve"> by </w:t>
      </w:r>
      <w:r w:rsidR="001D139C" w:rsidRPr="001869CA">
        <w:rPr>
          <w:b/>
          <w:i/>
        </w:rPr>
        <w:t xml:space="preserve">Clavibacter michiganensis subsp. </w:t>
      </w:r>
      <w:r w:rsidR="00A0298B">
        <w:rPr>
          <w:b/>
          <w:i/>
        </w:rPr>
        <w:t>n</w:t>
      </w:r>
      <w:r w:rsidR="001D139C" w:rsidRPr="001869CA">
        <w:rPr>
          <w:b/>
          <w:i/>
        </w:rPr>
        <w:t>ebraskensis</w:t>
      </w:r>
      <w:r w:rsidR="00A0298B">
        <w:rPr>
          <w:b/>
          <w:i/>
        </w:rPr>
        <w:t xml:space="preserve"> </w:t>
      </w:r>
      <w:r w:rsidR="00A0298B" w:rsidRPr="001869CA">
        <w:rPr>
          <w:b/>
        </w:rPr>
        <w:t>(Cmn)</w:t>
      </w:r>
      <w:r w:rsidR="0046641F">
        <w:rPr>
          <w:b/>
        </w:rPr>
        <w:t xml:space="preserve">. </w:t>
      </w:r>
      <w:r w:rsidR="0046641F" w:rsidRPr="00DE1D42">
        <w:t xml:space="preserve">We tested the hypothesis the </w:t>
      </w:r>
      <w:r w:rsidR="0046641F">
        <w:t xml:space="preserve">lactonase </w:t>
      </w:r>
      <w:r w:rsidR="00025BE9">
        <w:t xml:space="preserve">SsoPoX </w:t>
      </w:r>
      <w:r w:rsidR="0046641F">
        <w:t xml:space="preserve">would protect corn from infection by bacterial pathogens. </w:t>
      </w:r>
      <w:r w:rsidR="00025BE9">
        <w:t>This was initially tested with Cmn.</w:t>
      </w:r>
    </w:p>
    <w:p w14:paraId="3B28E381" w14:textId="77777777" w:rsidR="001B6937" w:rsidRDefault="001B6937" w:rsidP="00063CA0">
      <w:pPr>
        <w:rPr>
          <w:u w:val="single"/>
        </w:rPr>
      </w:pPr>
    </w:p>
    <w:p w14:paraId="6B976574" w14:textId="7181D760" w:rsidR="00005086" w:rsidRDefault="00F70DED" w:rsidP="00063CA0">
      <w:pPr>
        <w:rPr>
          <w:u w:val="single"/>
        </w:rPr>
      </w:pPr>
      <w:r>
        <w:rPr>
          <w:u w:val="single"/>
        </w:rPr>
        <w:t>Maize growth</w:t>
      </w:r>
    </w:p>
    <w:p w14:paraId="1D3083ED" w14:textId="6403C58C" w:rsidR="00F70DED" w:rsidRPr="001869CA" w:rsidRDefault="00F70DED" w:rsidP="00063CA0">
      <w:r w:rsidRPr="001869CA">
        <w:t>Viking maize seed</w:t>
      </w:r>
      <w:r w:rsidR="0046641F">
        <w:t>s</w:t>
      </w:r>
      <w:r w:rsidRPr="001869CA">
        <w:t xml:space="preserve"> (40-30UP) were grown in Euro pot</w:t>
      </w:r>
      <w:r w:rsidR="0046641F">
        <w:t>s</w:t>
      </w:r>
      <w:r w:rsidRPr="001869CA">
        <w:t xml:space="preserve"> (8 inch</w:t>
      </w:r>
      <w:r w:rsidR="0046641F">
        <w:t xml:space="preserve"> dia</w:t>
      </w:r>
      <w:r w:rsidRPr="001869CA">
        <w:t xml:space="preserve">) with </w:t>
      </w:r>
      <w:r w:rsidR="0046641F">
        <w:t xml:space="preserve">a </w:t>
      </w:r>
      <w:r w:rsidRPr="001869CA">
        <w:t xml:space="preserve">sterilized soil mixture (50 standard soil/ 50 </w:t>
      </w:r>
      <w:r w:rsidR="007F2323" w:rsidRPr="001869CA">
        <w:t>Germinati</w:t>
      </w:r>
      <w:r w:rsidR="0046641F">
        <w:t>on</w:t>
      </w:r>
      <w:r w:rsidR="007F2323" w:rsidRPr="001869CA">
        <w:t xml:space="preserve"> </w:t>
      </w:r>
      <w:r w:rsidR="00A0298B" w:rsidRPr="001869CA">
        <w:t>Mix)</w:t>
      </w:r>
      <w:r w:rsidR="0046641F">
        <w:t>. Plants were grown</w:t>
      </w:r>
      <w:r w:rsidR="00A0298B" w:rsidRPr="001869CA">
        <w:t xml:space="preserve"> in a green house under diurnal conditions with 16 hour lights at 22 ˚C</w:t>
      </w:r>
      <w:r w:rsidR="0046641F">
        <w:t>,</w:t>
      </w:r>
      <w:r w:rsidR="00A0298B" w:rsidRPr="001869CA">
        <w:t xml:space="preserve"> and 8 hours dark at 18˚C. </w:t>
      </w:r>
    </w:p>
    <w:p w14:paraId="1FC9BFFF" w14:textId="77777777" w:rsidR="00005086" w:rsidRDefault="00005086" w:rsidP="00063CA0">
      <w:pPr>
        <w:rPr>
          <w:u w:val="single"/>
        </w:rPr>
      </w:pPr>
    </w:p>
    <w:p w14:paraId="2A1BF419" w14:textId="1E2E4EF7" w:rsidR="00005086" w:rsidRDefault="00A0298B" w:rsidP="00063CA0">
      <w:pPr>
        <w:rPr>
          <w:u w:val="single"/>
        </w:rPr>
      </w:pPr>
      <w:r>
        <w:rPr>
          <w:u w:val="single"/>
        </w:rPr>
        <w:t>Bacteria working solution</w:t>
      </w:r>
    </w:p>
    <w:p w14:paraId="71982927" w14:textId="7273297F" w:rsidR="00A0298B" w:rsidRPr="000823CC" w:rsidRDefault="004C1B68" w:rsidP="00063CA0">
      <w:r w:rsidRPr="000823CC">
        <w:t xml:space="preserve">Firstly, </w:t>
      </w:r>
      <w:r w:rsidR="00A0298B" w:rsidRPr="000823CC">
        <w:rPr>
          <w:i/>
        </w:rPr>
        <w:t>Clabibacter michiganensis subsp. nebraskensis</w:t>
      </w:r>
      <w:r w:rsidRPr="000823CC">
        <w:rPr>
          <w:i/>
        </w:rPr>
        <w:t xml:space="preserve"> </w:t>
      </w:r>
      <w:r w:rsidR="0046641F">
        <w:t xml:space="preserve">(Cmn) was grown </w:t>
      </w:r>
      <w:r w:rsidR="00A0298B" w:rsidRPr="000823CC">
        <w:t xml:space="preserve">on NBY agar </w:t>
      </w:r>
      <w:r w:rsidR="0046641F">
        <w:t xml:space="preserve">medium </w:t>
      </w:r>
      <w:r w:rsidR="00A0298B" w:rsidRPr="000823CC">
        <w:t xml:space="preserve">at room temperature </w:t>
      </w:r>
      <w:r w:rsidR="0046641F">
        <w:t xml:space="preserve">for </w:t>
      </w:r>
      <w:r w:rsidR="001869CA" w:rsidRPr="000823CC">
        <w:t>~</w:t>
      </w:r>
      <w:r w:rsidR="00A0298B" w:rsidRPr="000823CC">
        <w:t xml:space="preserve">5 days. </w:t>
      </w:r>
      <w:r w:rsidRPr="000823CC">
        <w:t xml:space="preserve">Then, a </w:t>
      </w:r>
      <w:r w:rsidR="00A0298B" w:rsidRPr="000823CC">
        <w:t xml:space="preserve">single colony </w:t>
      </w:r>
      <w:r w:rsidRPr="000823CC">
        <w:t xml:space="preserve">of Cmn was transferred </w:t>
      </w:r>
      <w:r w:rsidR="0046641F">
        <w:t>o</w:t>
      </w:r>
      <w:r w:rsidR="00A0298B" w:rsidRPr="000823CC">
        <w:t>nto the fresh NBY plate.</w:t>
      </w:r>
      <w:r w:rsidRPr="000823CC">
        <w:t xml:space="preserve">  After three days, </w:t>
      </w:r>
      <w:r w:rsidR="0046641F">
        <w:t xml:space="preserve">colonies were remoived, </w:t>
      </w:r>
      <w:r w:rsidRPr="000823CC">
        <w:t xml:space="preserve">Cmn </w:t>
      </w:r>
      <w:r w:rsidR="0046641F">
        <w:t xml:space="preserve">was pelleted by centrifugation , and </w:t>
      </w:r>
      <w:r w:rsidRPr="000823CC">
        <w:t xml:space="preserve"> suspended into 1X PBS </w:t>
      </w:r>
      <w:r w:rsidR="001869CA">
        <w:t xml:space="preserve">to obtain working solution at </w:t>
      </w:r>
      <w:r w:rsidRPr="000823CC">
        <w:t xml:space="preserve"> OD</w:t>
      </w:r>
      <w:r w:rsidRPr="000823CC">
        <w:rPr>
          <w:vertAlign w:val="subscript"/>
        </w:rPr>
        <w:t>540</w:t>
      </w:r>
      <w:r w:rsidRPr="000823CC">
        <w:t>=0.1</w:t>
      </w:r>
      <w:r w:rsidR="0046641F">
        <w:t xml:space="preserve"> (about 10</w:t>
      </w:r>
      <w:r w:rsidR="0046641F" w:rsidRPr="00DE1D42">
        <w:rPr>
          <w:vertAlign w:val="superscript"/>
        </w:rPr>
        <w:t>8</w:t>
      </w:r>
      <w:r w:rsidR="0046641F">
        <w:t xml:space="preserve"> cell/ml)</w:t>
      </w:r>
      <w:r w:rsidRPr="000823CC">
        <w:t>.</w:t>
      </w:r>
    </w:p>
    <w:p w14:paraId="6DFAAB74" w14:textId="77777777" w:rsidR="004C1B68" w:rsidRDefault="004C1B68" w:rsidP="00063CA0">
      <w:pPr>
        <w:rPr>
          <w:u w:val="single"/>
        </w:rPr>
      </w:pPr>
    </w:p>
    <w:p w14:paraId="44906D30" w14:textId="09EB3A4C" w:rsidR="004C1B68" w:rsidRDefault="004C1B68" w:rsidP="00063CA0">
      <w:pPr>
        <w:rPr>
          <w:u w:val="single"/>
        </w:rPr>
      </w:pPr>
      <w:r>
        <w:rPr>
          <w:u w:val="single"/>
        </w:rPr>
        <w:t>Infection assays.</w:t>
      </w:r>
    </w:p>
    <w:p w14:paraId="2BBFF888" w14:textId="27110D71" w:rsidR="00025BE9" w:rsidRDefault="004C1B68" w:rsidP="00025BE9">
      <w:r w:rsidRPr="000823CC">
        <w:t>The corn lea</w:t>
      </w:r>
      <w:r w:rsidR="0046641F">
        <w:t xml:space="preserve">ves </w:t>
      </w:r>
      <w:r w:rsidR="001869CA">
        <w:t xml:space="preserve">were </w:t>
      </w:r>
      <w:r w:rsidRPr="000823CC">
        <w:t xml:space="preserve">clipped and inoculated </w:t>
      </w:r>
      <w:r w:rsidR="0046641F">
        <w:t xml:space="preserve">with about </w:t>
      </w:r>
      <w:r w:rsidRPr="000823CC">
        <w:t>10</w:t>
      </w:r>
      <w:r w:rsidRPr="000823CC">
        <w:rPr>
          <w:vertAlign w:val="superscript"/>
        </w:rPr>
        <w:t>5</w:t>
      </w:r>
      <w:r w:rsidRPr="000823CC">
        <w:t xml:space="preserve">cell/mL </w:t>
      </w:r>
      <w:r w:rsidR="0046641F">
        <w:t xml:space="preserve">of Cmn </w:t>
      </w:r>
      <w:r w:rsidRPr="000823CC">
        <w:t xml:space="preserve">by dipping the clipped leaf into </w:t>
      </w:r>
      <w:r w:rsidR="0046641F">
        <w:t xml:space="preserve">a </w:t>
      </w:r>
      <w:r w:rsidRPr="000823CC">
        <w:t xml:space="preserve">cell suspension. </w:t>
      </w:r>
      <w:r w:rsidR="0046641F">
        <w:t xml:space="preserve">A negative control consisted of dipping the clipped leaf into </w:t>
      </w:r>
      <w:r w:rsidRPr="000823CC">
        <w:t xml:space="preserve">PBS buffer. </w:t>
      </w:r>
      <w:r w:rsidR="0046641F">
        <w:t xml:space="preserve">The enzyme </w:t>
      </w:r>
      <w:r w:rsidR="0041160F" w:rsidRPr="000823CC">
        <w:t xml:space="preserve">SsoPox </w:t>
      </w:r>
      <w:r w:rsidR="0046641F">
        <w:t xml:space="preserve">was sprayed </w:t>
      </w:r>
      <w:r w:rsidR="0041160F" w:rsidRPr="000823CC">
        <w:t>on the clipped le</w:t>
      </w:r>
      <w:r w:rsidR="0046641F">
        <w:t>aves</w:t>
      </w:r>
      <w:r w:rsidR="0041160F" w:rsidRPr="000823CC">
        <w:t>. For negative control, the buffer and SsoPoX were spray</w:t>
      </w:r>
      <w:r w:rsidR="0046641F">
        <w:t>ed</w:t>
      </w:r>
      <w:r w:rsidR="0041160F" w:rsidRPr="000823CC">
        <w:t xml:space="preserve"> on the non-inoculated clipped leaf</w:t>
      </w:r>
      <w:r w:rsidR="0046641F">
        <w:t xml:space="preserve"> surface as well</w:t>
      </w:r>
      <w:r w:rsidR="0041160F" w:rsidRPr="000823CC">
        <w:t>.  After 14 days, the</w:t>
      </w:r>
      <w:r w:rsidR="0046641F">
        <w:t>r</w:t>
      </w:r>
      <w:r w:rsidR="0041160F" w:rsidRPr="000823CC">
        <w:t>e w</w:t>
      </w:r>
      <w:r w:rsidR="0046641F">
        <w:t>as a d</w:t>
      </w:r>
      <w:r w:rsidR="0041160F" w:rsidRPr="000823CC">
        <w:t>ramatic differen</w:t>
      </w:r>
      <w:r w:rsidR="00025BE9">
        <w:t xml:space="preserve">ce </w:t>
      </w:r>
      <w:r w:rsidR="0041160F" w:rsidRPr="000823CC">
        <w:t xml:space="preserve">between </w:t>
      </w:r>
      <w:r w:rsidR="00025BE9">
        <w:t xml:space="preserve">the </w:t>
      </w:r>
      <w:r w:rsidR="0041160F" w:rsidRPr="000823CC">
        <w:t xml:space="preserve">with and without SsoPox </w:t>
      </w:r>
      <w:r w:rsidR="00025BE9">
        <w:t xml:space="preserve">treatments </w:t>
      </w:r>
      <w:r w:rsidR="0041160F" w:rsidRPr="000823CC">
        <w:t>for the inoculated clipped corn lea</w:t>
      </w:r>
      <w:r w:rsidR="00025BE9">
        <w:t>ves</w:t>
      </w:r>
      <w:r w:rsidR="0041160F" w:rsidRPr="000823CC">
        <w:t xml:space="preserve">.  The </w:t>
      </w:r>
      <w:r w:rsidR="00B6410A" w:rsidRPr="000823CC">
        <w:t xml:space="preserve">whole </w:t>
      </w:r>
      <w:r w:rsidR="0041160F" w:rsidRPr="000823CC">
        <w:t>corn leaf dramatically present</w:t>
      </w:r>
      <w:r w:rsidR="00025BE9">
        <w:t xml:space="preserve">ed </w:t>
      </w:r>
      <w:r w:rsidR="0041160F" w:rsidRPr="000823CC">
        <w:t>Goss’s wilt without SsoPox</w:t>
      </w:r>
      <w:r w:rsidR="00025BE9">
        <w:t xml:space="preserve"> as compared to the treatment group where </w:t>
      </w:r>
      <w:r w:rsidR="00B6410A" w:rsidRPr="000823CC">
        <w:t xml:space="preserve">Goss’s will was </w:t>
      </w:r>
      <w:r w:rsidR="00025BE9">
        <w:t xml:space="preserve">only </w:t>
      </w:r>
      <w:r w:rsidR="00B6410A" w:rsidRPr="000823CC">
        <w:t>pre</w:t>
      </w:r>
      <w:r w:rsidR="00025BE9">
        <w:t>s</w:t>
      </w:r>
      <w:r w:rsidR="00B6410A" w:rsidRPr="000823CC">
        <w:t xml:space="preserve">ent at the tip of leaf. </w:t>
      </w:r>
      <w:r w:rsidR="0041160F" w:rsidRPr="000823CC">
        <w:t>Moreover, from the negative control groups (e.g., buffer, and SsoPox), the solutions did not affect the grow</w:t>
      </w:r>
      <w:r w:rsidR="00025BE9">
        <w:t xml:space="preserve">th </w:t>
      </w:r>
      <w:r w:rsidR="0041160F" w:rsidRPr="000823CC">
        <w:t xml:space="preserve">of maize. </w:t>
      </w:r>
      <w:r w:rsidR="00025BE9">
        <w:t xml:space="preserve"> We have now started studies test this with other Corn pathogens, </w:t>
      </w:r>
      <w:r w:rsidR="00025BE9">
        <w:lastRenderedPageBreak/>
        <w:t xml:space="preserve">including  Acidovorax avenae subsp avenae which causes bacterial leaf blight and stalk rot and </w:t>
      </w:r>
      <w:r w:rsidR="00025BE9" w:rsidRPr="00025BE9">
        <w:t>Xanthomonas campestris pv. Holcicola</w:t>
      </w:r>
      <w:r w:rsidR="00025BE9">
        <w:t xml:space="preserve"> causing bacterial leaf spot. We will also test </w:t>
      </w:r>
      <w:r w:rsidR="00025BE9">
        <w:tab/>
      </w:r>
    </w:p>
    <w:p w14:paraId="4A36E5C2" w14:textId="30C6A856" w:rsidR="0041160F" w:rsidRPr="000823CC" w:rsidRDefault="00025BE9" w:rsidP="00025BE9">
      <w:r>
        <w:t xml:space="preserve">Pseudomonas syringae pv. syringae </w:t>
      </w:r>
      <w:r w:rsidR="00B0535C">
        <w:t>causing Holcus as soon as the strain arrives.</w:t>
      </w:r>
    </w:p>
    <w:p w14:paraId="11BA0195" w14:textId="77777777" w:rsidR="0041160F" w:rsidRDefault="0041160F" w:rsidP="00063CA0">
      <w:pPr>
        <w:rPr>
          <w:u w:val="single"/>
        </w:rPr>
      </w:pPr>
    </w:p>
    <w:p w14:paraId="3745C290" w14:textId="38E42AE8" w:rsidR="0041160F" w:rsidRDefault="0085465E" w:rsidP="00063CA0">
      <w:pPr>
        <w:rPr>
          <w:u w:val="single"/>
        </w:rPr>
      </w:pPr>
      <w:r>
        <w:rPr>
          <w:noProof/>
          <w:u w:val="single"/>
        </w:rPr>
        <w:drawing>
          <wp:inline distT="0" distB="0" distL="0" distR="0" wp14:anchorId="71D80E72" wp14:editId="6D7B7FC9">
            <wp:extent cx="3109930" cy="2192020"/>
            <wp:effectExtent l="0" t="0" r="0" b="0"/>
            <wp:docPr id="4" name="Picture 4" descr="Macintosh HD:Users:Qian:Desktop:Screen Shot 2018-01-26 at 4.05.1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Qian:Desktop:Screen Shot 2018-01-26 at 4.05.15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18630" cy="2198152"/>
                    </a:xfrm>
                    <a:prstGeom prst="rect">
                      <a:avLst/>
                    </a:prstGeom>
                    <a:noFill/>
                    <a:ln>
                      <a:noFill/>
                    </a:ln>
                  </pic:spPr>
                </pic:pic>
              </a:graphicData>
            </a:graphic>
          </wp:inline>
        </w:drawing>
      </w:r>
      <w:r>
        <w:rPr>
          <w:u w:val="single"/>
        </w:rPr>
        <w:t xml:space="preserve"> </w:t>
      </w:r>
      <w:r>
        <w:rPr>
          <w:noProof/>
          <w:u w:val="single"/>
        </w:rPr>
        <w:drawing>
          <wp:inline distT="0" distB="0" distL="0" distR="0" wp14:anchorId="49F5BF91" wp14:editId="284506F4">
            <wp:extent cx="3200400" cy="2298952"/>
            <wp:effectExtent l="0" t="0" r="0" b="6350"/>
            <wp:docPr id="5" name="Picture 5" descr="Macintosh HD:Users:Qian:Desktop:Screen Shot 2018-01-26 at 4.06.2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Qian:Desktop:Screen Shot 2018-01-26 at 4.06.22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4830" cy="2302134"/>
                    </a:xfrm>
                    <a:prstGeom prst="rect">
                      <a:avLst/>
                    </a:prstGeom>
                    <a:noFill/>
                    <a:ln>
                      <a:noFill/>
                    </a:ln>
                  </pic:spPr>
                </pic:pic>
              </a:graphicData>
            </a:graphic>
          </wp:inline>
        </w:drawing>
      </w:r>
    </w:p>
    <w:p w14:paraId="0B406FFC" w14:textId="77777777" w:rsidR="00B6410A" w:rsidRDefault="00B6410A" w:rsidP="00B6410A">
      <w:pPr>
        <w:rPr>
          <w:b/>
        </w:rPr>
      </w:pPr>
    </w:p>
    <w:p w14:paraId="4214D76F" w14:textId="77777777" w:rsidR="00B6410A" w:rsidRDefault="00B6410A" w:rsidP="00B6410A">
      <w:pPr>
        <w:rPr>
          <w:b/>
        </w:rPr>
      </w:pPr>
    </w:p>
    <w:p w14:paraId="38336BE6" w14:textId="22728938" w:rsidR="00B6410A" w:rsidRDefault="00B6410A" w:rsidP="00B6410A">
      <w:pPr>
        <w:rPr>
          <w:b/>
          <w:i/>
        </w:rPr>
      </w:pPr>
      <w:r w:rsidRPr="00B30137">
        <w:rPr>
          <w:b/>
        </w:rPr>
        <w:t>In vi</w:t>
      </w:r>
      <w:r>
        <w:rPr>
          <w:b/>
        </w:rPr>
        <w:t>v</w:t>
      </w:r>
      <w:r w:rsidRPr="00B30137">
        <w:rPr>
          <w:b/>
        </w:rPr>
        <w:t xml:space="preserve">o pathogenicity assay of </w:t>
      </w:r>
      <w:r>
        <w:rPr>
          <w:b/>
        </w:rPr>
        <w:t>wheat and barley</w:t>
      </w:r>
      <w:r w:rsidRPr="00B30137">
        <w:rPr>
          <w:b/>
        </w:rPr>
        <w:t xml:space="preserve"> by </w:t>
      </w:r>
      <w:r w:rsidRPr="00B6410A">
        <w:rPr>
          <w:b/>
          <w:i/>
        </w:rPr>
        <w:t>Xanthomanas translucens</w:t>
      </w:r>
      <w:r>
        <w:rPr>
          <w:b/>
          <w:i/>
        </w:rPr>
        <w:t>.</w:t>
      </w:r>
    </w:p>
    <w:p w14:paraId="1F06FCD1" w14:textId="784E0069" w:rsidR="00025BE9" w:rsidRPr="00DE1D42" w:rsidRDefault="00025BE9" w:rsidP="00025BE9">
      <w:r w:rsidRPr="00DE1D42">
        <w:t xml:space="preserve">We also </w:t>
      </w:r>
      <w:r>
        <w:t xml:space="preserve">tested the ability of the </w:t>
      </w:r>
      <w:r w:rsidRPr="00025BE9">
        <w:t>SsoPoX</w:t>
      </w:r>
      <w:r>
        <w:t xml:space="preserve"> lactonase</w:t>
      </w:r>
      <w:r w:rsidR="00B0535C">
        <w:t xml:space="preserve"> to inhibit other plant diseases on other crops. Among the first tested was </w:t>
      </w:r>
      <w:r w:rsidR="00B0535C" w:rsidRPr="00B0535C">
        <w:t>Xanthomanas translucens</w:t>
      </w:r>
      <w:r w:rsidR="00B0535C">
        <w:t xml:space="preserve"> on wheat and barley.</w:t>
      </w:r>
    </w:p>
    <w:p w14:paraId="27BF2694" w14:textId="77777777" w:rsidR="00B6410A" w:rsidRDefault="00B6410A" w:rsidP="00B6410A">
      <w:pPr>
        <w:rPr>
          <w:u w:val="single"/>
        </w:rPr>
      </w:pPr>
    </w:p>
    <w:p w14:paraId="66CC3EA5" w14:textId="77777777" w:rsidR="00B6410A" w:rsidRDefault="00B6410A" w:rsidP="00B6410A">
      <w:pPr>
        <w:rPr>
          <w:u w:val="single"/>
        </w:rPr>
      </w:pPr>
      <w:r>
        <w:rPr>
          <w:u w:val="single"/>
        </w:rPr>
        <w:t>Bacteria working solution</w:t>
      </w:r>
    </w:p>
    <w:p w14:paraId="74D6E76F" w14:textId="77777777" w:rsidR="003A2AE8" w:rsidRDefault="003A2AE8" w:rsidP="00B6410A">
      <w:pPr>
        <w:rPr>
          <w:u w:val="single"/>
        </w:rPr>
      </w:pPr>
    </w:p>
    <w:p w14:paraId="50A5BE38" w14:textId="1AFE28FC" w:rsidR="00B6410A" w:rsidRDefault="00B6410A" w:rsidP="00B6410A">
      <w:r w:rsidRPr="001869CA">
        <w:t xml:space="preserve">Two strains of </w:t>
      </w:r>
      <w:r w:rsidR="00B0535C" w:rsidRPr="001869CA">
        <w:rPr>
          <w:i/>
        </w:rPr>
        <w:t>Xanthomas</w:t>
      </w:r>
      <w:r w:rsidRPr="001869CA">
        <w:rPr>
          <w:i/>
        </w:rPr>
        <w:t xml:space="preserve"> translucens</w:t>
      </w:r>
      <w:r w:rsidRPr="003A2AE8">
        <w:rPr>
          <w:b/>
          <w:i/>
        </w:rPr>
        <w:t xml:space="preserve"> </w:t>
      </w:r>
      <w:r w:rsidRPr="001869CA">
        <w:t>were prepared.</w:t>
      </w:r>
      <w:r w:rsidRPr="003A2AE8">
        <w:rPr>
          <w:b/>
        </w:rPr>
        <w:t xml:space="preserve"> </w:t>
      </w:r>
      <w:r w:rsidR="00B0535C" w:rsidRPr="00DE1D42">
        <w:t>B</w:t>
      </w:r>
      <w:r w:rsidRPr="003A2AE8">
        <w:t xml:space="preserve">riefly, </w:t>
      </w:r>
      <w:r w:rsidRPr="003A2AE8">
        <w:rPr>
          <w:i/>
        </w:rPr>
        <w:t xml:space="preserve">Xanthomanas translucens pv translucens </w:t>
      </w:r>
      <w:r w:rsidRPr="001869CA">
        <w:t xml:space="preserve">and </w:t>
      </w:r>
      <w:r w:rsidRPr="001869CA">
        <w:rPr>
          <w:i/>
        </w:rPr>
        <w:t xml:space="preserve">Xanthomanas translucens pv undulosa </w:t>
      </w:r>
      <w:r w:rsidRPr="001869CA">
        <w:t xml:space="preserve">were </w:t>
      </w:r>
      <w:r w:rsidR="00B0535C">
        <w:t xml:space="preserve">suspended </w:t>
      </w:r>
      <w:r w:rsidR="003A2AE8" w:rsidRPr="001869CA">
        <w:t>dissolved into 0.85% NaCl and diluted to OD</w:t>
      </w:r>
      <w:r w:rsidR="003A2AE8" w:rsidRPr="001869CA">
        <w:rPr>
          <w:vertAlign w:val="subscript"/>
        </w:rPr>
        <w:t>540</w:t>
      </w:r>
      <w:r w:rsidR="003A2AE8" w:rsidRPr="003A2AE8">
        <w:t>=0.1</w:t>
      </w:r>
      <w:r w:rsidR="00B0535C">
        <w:t xml:space="preserve"> (~10</w:t>
      </w:r>
      <w:r w:rsidR="00B0535C" w:rsidRPr="00DE1D42">
        <w:rPr>
          <w:vertAlign w:val="superscript"/>
        </w:rPr>
        <w:t xml:space="preserve">8 </w:t>
      </w:r>
      <w:r w:rsidR="00B0535C">
        <w:t>cells/ml)</w:t>
      </w:r>
      <w:r w:rsidR="003A2AE8" w:rsidRPr="003A2AE8">
        <w:t xml:space="preserve">, which were </w:t>
      </w:r>
      <w:r w:rsidR="00B0535C">
        <w:t xml:space="preserve">then </w:t>
      </w:r>
      <w:r w:rsidR="003A2AE8" w:rsidRPr="003A2AE8">
        <w:t xml:space="preserve">inoculated on </w:t>
      </w:r>
      <w:r w:rsidR="00B0535C">
        <w:t>b</w:t>
      </w:r>
      <w:r w:rsidR="003A2AE8" w:rsidRPr="003A2AE8">
        <w:t xml:space="preserve">arley and wheat, respectively. </w:t>
      </w:r>
    </w:p>
    <w:p w14:paraId="23770DA3" w14:textId="1DBDE332" w:rsidR="00DE1D42" w:rsidRDefault="00DE1D42" w:rsidP="00B6410A"/>
    <w:p w14:paraId="18C1AB91" w14:textId="06CFB2F1" w:rsidR="00DE1D42" w:rsidRDefault="00DE1D42" w:rsidP="00B6410A"/>
    <w:p w14:paraId="69107ED8" w14:textId="77777777" w:rsidR="00DE1D42" w:rsidRPr="001869CA" w:rsidRDefault="00DE1D42" w:rsidP="00B6410A"/>
    <w:p w14:paraId="08F5C4F8" w14:textId="77777777" w:rsidR="00B6410A" w:rsidRDefault="00B6410A" w:rsidP="00B6410A">
      <w:pPr>
        <w:rPr>
          <w:u w:val="single"/>
        </w:rPr>
      </w:pPr>
    </w:p>
    <w:p w14:paraId="2BAFD94E" w14:textId="1998AE62" w:rsidR="003A2AE8" w:rsidRDefault="003A2AE8" w:rsidP="003A2AE8">
      <w:pPr>
        <w:rPr>
          <w:u w:val="single"/>
        </w:rPr>
      </w:pPr>
      <w:r>
        <w:rPr>
          <w:u w:val="single"/>
        </w:rPr>
        <w:t>Infection assays</w:t>
      </w:r>
    </w:p>
    <w:p w14:paraId="73797579" w14:textId="1822B6BF" w:rsidR="003A2AE8" w:rsidRPr="001869CA" w:rsidRDefault="003A2AE8" w:rsidP="00B6410A">
      <w:r w:rsidRPr="001869CA">
        <w:t>Compar</w:t>
      </w:r>
      <w:r w:rsidR="00B0535C">
        <w:t>ed</w:t>
      </w:r>
      <w:r w:rsidRPr="001869CA">
        <w:t xml:space="preserve"> </w:t>
      </w:r>
      <w:r w:rsidR="00B0535C">
        <w:t xml:space="preserve">to plants  that did not receive </w:t>
      </w:r>
      <w:r w:rsidRPr="001869CA">
        <w:t xml:space="preserve">spraying </w:t>
      </w:r>
      <w:r w:rsidR="00B0535C">
        <w:t xml:space="preserve">with </w:t>
      </w:r>
      <w:r w:rsidRPr="001869CA">
        <w:t>SsoPox, disease symptoms were observed on the lea</w:t>
      </w:r>
      <w:r w:rsidR="00B0535C">
        <w:t>ves</w:t>
      </w:r>
      <w:r w:rsidRPr="001869CA">
        <w:t xml:space="preserve"> of wheat and </w:t>
      </w:r>
      <w:r w:rsidR="00B0535C">
        <w:t>b</w:t>
      </w:r>
      <w:r w:rsidRPr="001869CA">
        <w:t>arley. When spray</w:t>
      </w:r>
      <w:r w:rsidR="00B0535C">
        <w:t>ed</w:t>
      </w:r>
      <w:r w:rsidRPr="001869CA">
        <w:t xml:space="preserve"> </w:t>
      </w:r>
      <w:r w:rsidR="00B0535C">
        <w:t xml:space="preserve">with </w:t>
      </w:r>
      <w:r w:rsidRPr="001869CA">
        <w:t xml:space="preserve">SsoPox, </w:t>
      </w:r>
      <w:r w:rsidR="00B0535C">
        <w:t xml:space="preserve">disease was prevented and </w:t>
      </w:r>
      <w:r w:rsidRPr="001869CA">
        <w:t>healthy lea</w:t>
      </w:r>
      <w:r w:rsidR="00B0535C">
        <w:t xml:space="preserve">ves </w:t>
      </w:r>
      <w:r w:rsidRPr="001869CA">
        <w:t>were maintain</w:t>
      </w:r>
      <w:r w:rsidR="00B0535C">
        <w:t>ed</w:t>
      </w:r>
      <w:r w:rsidRPr="001869CA">
        <w:t xml:space="preserve"> on </w:t>
      </w:r>
      <w:r w:rsidR="00B0535C">
        <w:t xml:space="preserve">both </w:t>
      </w:r>
      <w:r w:rsidRPr="001869CA">
        <w:t xml:space="preserve">plants. </w:t>
      </w:r>
    </w:p>
    <w:p w14:paraId="640A027A" w14:textId="77777777" w:rsidR="0085465E" w:rsidRDefault="0085465E" w:rsidP="00B6410A">
      <w:pPr>
        <w:rPr>
          <w:u w:val="single"/>
        </w:rPr>
      </w:pPr>
    </w:p>
    <w:p w14:paraId="5CAF5FFC" w14:textId="4EF93A26" w:rsidR="003A2AE8" w:rsidRDefault="0085465E" w:rsidP="00B6410A">
      <w:pPr>
        <w:rPr>
          <w:u w:val="single"/>
        </w:rPr>
      </w:pPr>
      <w:r>
        <w:rPr>
          <w:noProof/>
          <w:u w:val="single"/>
        </w:rPr>
        <w:drawing>
          <wp:inline distT="0" distB="0" distL="0" distR="0" wp14:anchorId="29FC692C" wp14:editId="53D4D5C2">
            <wp:extent cx="4295775" cy="3218815"/>
            <wp:effectExtent l="0" t="0" r="9525" b="635"/>
            <wp:docPr id="2" name="Picture 2" descr="Macintosh HD:Users:Qian:Desktop:Screen Shot 2018-01-26 at 4.01.0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Qian:Desktop:Screen Shot 2018-01-26 at 4.01.04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03769" cy="3224805"/>
                    </a:xfrm>
                    <a:prstGeom prst="rect">
                      <a:avLst/>
                    </a:prstGeom>
                    <a:noFill/>
                    <a:ln>
                      <a:noFill/>
                    </a:ln>
                  </pic:spPr>
                </pic:pic>
              </a:graphicData>
            </a:graphic>
          </wp:inline>
        </w:drawing>
      </w:r>
    </w:p>
    <w:p w14:paraId="6F0DF0C3" w14:textId="77777777" w:rsidR="0085465E" w:rsidRDefault="0085465E" w:rsidP="00B6410A">
      <w:pPr>
        <w:rPr>
          <w:u w:val="single"/>
        </w:rPr>
      </w:pPr>
    </w:p>
    <w:p w14:paraId="04DA5F01" w14:textId="06710701" w:rsidR="0085465E" w:rsidRDefault="0085465E" w:rsidP="00B6410A">
      <w:pPr>
        <w:rPr>
          <w:u w:val="single"/>
        </w:rPr>
      </w:pPr>
      <w:r>
        <w:rPr>
          <w:noProof/>
          <w:u w:val="single"/>
        </w:rPr>
        <w:drawing>
          <wp:inline distT="0" distB="0" distL="0" distR="0" wp14:anchorId="5CE74F89" wp14:editId="20035198">
            <wp:extent cx="5819775" cy="3132290"/>
            <wp:effectExtent l="0" t="0" r="0" b="0"/>
            <wp:docPr id="3" name="Picture 3" descr="Macintosh HD:Users:Qian:Desktop:Screen Shot 2018-01-26 at 4.02.1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Qian:Desktop:Screen Shot 2018-01-26 at 4.02.12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31720" cy="3138719"/>
                    </a:xfrm>
                    <a:prstGeom prst="rect">
                      <a:avLst/>
                    </a:prstGeom>
                    <a:noFill/>
                    <a:ln>
                      <a:noFill/>
                    </a:ln>
                  </pic:spPr>
                </pic:pic>
              </a:graphicData>
            </a:graphic>
          </wp:inline>
        </w:drawing>
      </w:r>
    </w:p>
    <w:p w14:paraId="487B6E13" w14:textId="77777777" w:rsidR="0085465E" w:rsidRDefault="0085465E" w:rsidP="00B6410A">
      <w:pPr>
        <w:rPr>
          <w:u w:val="single"/>
        </w:rPr>
      </w:pPr>
    </w:p>
    <w:p w14:paraId="16C5A83C" w14:textId="77777777" w:rsidR="00DE1D42" w:rsidRDefault="00B0535C" w:rsidP="00063CA0">
      <w:r w:rsidRPr="00DE1D42">
        <w:t xml:space="preserve">Taken together, we are very excited about  </w:t>
      </w:r>
      <w:r>
        <w:t>the ability of SsoPoX to inhibit bacterial diseases on Corn and other agricultural crops. We look forward to examining other pathogens in the near future and do determine the minimal concentration of  enzyme required to inhibit the pathogens at several doses. We are also very excited to report that we can inhibit b</w:t>
      </w:r>
      <w:r w:rsidRPr="00B0535C">
        <w:t xml:space="preserve">acterial leaf streak (BLS) caused by Xanthomonas translucens pv. </w:t>
      </w:r>
      <w:r w:rsidR="00DE1D42">
        <w:t>u</w:t>
      </w:r>
      <w:r w:rsidRPr="00B0535C">
        <w:t>ndulosa</w:t>
      </w:r>
      <w:r w:rsidR="00DE1D42">
        <w:t>, and serious emerging pathogen of wheat.</w:t>
      </w:r>
    </w:p>
    <w:p w14:paraId="42FEC2B2" w14:textId="77777777" w:rsidR="00DE1D42" w:rsidRDefault="00DE1D42" w:rsidP="00063CA0"/>
    <w:p w14:paraId="2FBADE2C" w14:textId="11108D05" w:rsidR="00B0535C" w:rsidRPr="00DE1D42" w:rsidRDefault="00DE1D42" w:rsidP="00063CA0">
      <w:r>
        <w:t xml:space="preserve"> </w:t>
      </w:r>
    </w:p>
    <w:p w14:paraId="215FF822" w14:textId="161BB6D4" w:rsidR="00063CA0" w:rsidRPr="00307546" w:rsidRDefault="00063CA0" w:rsidP="00063CA0">
      <w:pPr>
        <w:rPr>
          <w:b/>
        </w:rPr>
      </w:pPr>
      <w:r w:rsidRPr="00307546">
        <w:rPr>
          <w:b/>
        </w:rPr>
        <w:t>Reference</w:t>
      </w:r>
      <w:r>
        <w:rPr>
          <w:b/>
        </w:rPr>
        <w:t>s</w:t>
      </w:r>
      <w:r w:rsidRPr="00307546">
        <w:rPr>
          <w:b/>
        </w:rPr>
        <w:t>:</w:t>
      </w:r>
    </w:p>
    <w:p w14:paraId="79BEE65F" w14:textId="77777777" w:rsidR="00063CA0" w:rsidRPr="001751C5" w:rsidRDefault="00063CA0" w:rsidP="00063CA0">
      <w:pPr>
        <w:pStyle w:val="EndNoteBibliography"/>
        <w:rPr>
          <w:noProof/>
        </w:rPr>
      </w:pPr>
      <w:r>
        <w:fldChar w:fldCharType="begin"/>
      </w:r>
      <w:r>
        <w:instrText xml:space="preserve"> ADDIN EN.REFLIST </w:instrText>
      </w:r>
      <w:r>
        <w:fldChar w:fldCharType="separate"/>
      </w:r>
      <w:r w:rsidRPr="001751C5">
        <w:rPr>
          <w:noProof/>
        </w:rPr>
        <w:t xml:space="preserve">Bergonzi C, Schwab M, Elias M (2016). The quorum-quenching lactonase from Geobacillus caldoxylosilyticus: purification, characterization, crystallization and crystallographic analysis. </w:t>
      </w:r>
      <w:r w:rsidRPr="001751C5">
        <w:rPr>
          <w:i/>
          <w:noProof/>
        </w:rPr>
        <w:t>Acta Crystallogr F Struct Biol Commun</w:t>
      </w:r>
      <w:r w:rsidRPr="001751C5">
        <w:rPr>
          <w:noProof/>
        </w:rPr>
        <w:t xml:space="preserve"> </w:t>
      </w:r>
      <w:r w:rsidRPr="001751C5">
        <w:rPr>
          <w:b/>
          <w:noProof/>
        </w:rPr>
        <w:t>72:</w:t>
      </w:r>
      <w:r w:rsidRPr="001751C5">
        <w:rPr>
          <w:noProof/>
        </w:rPr>
        <w:t xml:space="preserve"> 681-686.</w:t>
      </w:r>
    </w:p>
    <w:p w14:paraId="2B98C94B" w14:textId="77777777" w:rsidR="00063CA0" w:rsidRPr="001751C5" w:rsidRDefault="00063CA0" w:rsidP="00063CA0">
      <w:pPr>
        <w:pStyle w:val="EndNoteBibliography"/>
        <w:rPr>
          <w:noProof/>
        </w:rPr>
      </w:pPr>
    </w:p>
    <w:p w14:paraId="1F6F029D" w14:textId="77777777" w:rsidR="00063CA0" w:rsidRPr="001751C5" w:rsidRDefault="00063CA0" w:rsidP="00063CA0">
      <w:pPr>
        <w:pStyle w:val="EndNoteBibliography"/>
        <w:rPr>
          <w:noProof/>
        </w:rPr>
      </w:pPr>
      <w:r w:rsidRPr="001751C5">
        <w:rPr>
          <w:noProof/>
        </w:rPr>
        <w:t xml:space="preserve">Remy B, Plener L, Poirier L, Elias M, Daude D, Chabriere E (2016). Harnessing hyperthermostable lactonase from Sulfolobus solfataricus for biotechnological applications. </w:t>
      </w:r>
      <w:r w:rsidRPr="001751C5">
        <w:rPr>
          <w:i/>
          <w:noProof/>
        </w:rPr>
        <w:t>Scientific reports</w:t>
      </w:r>
      <w:r w:rsidRPr="001751C5">
        <w:rPr>
          <w:noProof/>
        </w:rPr>
        <w:t xml:space="preserve"> </w:t>
      </w:r>
      <w:r w:rsidRPr="001751C5">
        <w:rPr>
          <w:b/>
          <w:noProof/>
        </w:rPr>
        <w:t>6:</w:t>
      </w:r>
      <w:r w:rsidRPr="001751C5">
        <w:rPr>
          <w:noProof/>
        </w:rPr>
        <w:t xml:space="preserve"> 37780.</w:t>
      </w:r>
    </w:p>
    <w:p w14:paraId="00C3F5A4" w14:textId="77777777" w:rsidR="00063CA0" w:rsidRPr="001751C5" w:rsidRDefault="00063CA0" w:rsidP="00063CA0">
      <w:pPr>
        <w:pStyle w:val="EndNoteBibliography"/>
        <w:rPr>
          <w:noProof/>
        </w:rPr>
      </w:pPr>
    </w:p>
    <w:p w14:paraId="78B33552" w14:textId="77777777" w:rsidR="00063CA0" w:rsidRDefault="00063CA0" w:rsidP="00063CA0">
      <w:r>
        <w:fldChar w:fldCharType="end"/>
      </w:r>
    </w:p>
    <w:p w14:paraId="0E117318" w14:textId="77777777" w:rsidR="00063CA0" w:rsidRDefault="00063CA0" w:rsidP="00EB21FE">
      <w:pPr>
        <w:rPr>
          <w:sz w:val="22"/>
          <w:szCs w:val="22"/>
        </w:rPr>
      </w:pPr>
    </w:p>
    <w:p w14:paraId="4E7918BD" w14:textId="77777777" w:rsidR="00EB21FE" w:rsidRDefault="00EB21FE" w:rsidP="00EB21FE">
      <w:pPr>
        <w:rPr>
          <w:sz w:val="22"/>
          <w:szCs w:val="22"/>
        </w:rPr>
      </w:pPr>
      <w:r w:rsidRPr="00E67F90">
        <w:rPr>
          <w:sz w:val="22"/>
          <w:szCs w:val="22"/>
        </w:rPr>
        <w:t xml:space="preserve">2.) </w:t>
      </w:r>
      <w:r w:rsidR="008926A7">
        <w:rPr>
          <w:sz w:val="22"/>
          <w:szCs w:val="22"/>
        </w:rPr>
        <w:t>IDENTIFY ANY SIGNIFICANT FINDINGS AND RESULTS OF THE PROJECT TO DATE.</w:t>
      </w:r>
      <w:r w:rsidRPr="00E67F90">
        <w:rPr>
          <w:sz w:val="22"/>
          <w:szCs w:val="22"/>
        </w:rPr>
        <w:t xml:space="preserve"> </w:t>
      </w:r>
    </w:p>
    <w:p w14:paraId="16B6ED45" w14:textId="77777777" w:rsidR="00EB21FE" w:rsidRDefault="00EB21FE" w:rsidP="00EB21FE">
      <w:pPr>
        <w:rPr>
          <w:sz w:val="22"/>
          <w:szCs w:val="22"/>
        </w:rPr>
      </w:pPr>
    </w:p>
    <w:p w14:paraId="02B9250B" w14:textId="617DF9BF" w:rsidR="008926A7" w:rsidRDefault="00063CA0" w:rsidP="00EB21FE">
      <w:pPr>
        <w:rPr>
          <w:sz w:val="22"/>
          <w:szCs w:val="22"/>
        </w:rPr>
      </w:pPr>
      <w:r>
        <w:rPr>
          <w:sz w:val="22"/>
          <w:szCs w:val="22"/>
        </w:rPr>
        <w:t>We have just started to evaluate plant model infection assays.</w:t>
      </w:r>
      <w:r w:rsidR="00DE1D42">
        <w:rPr>
          <w:sz w:val="22"/>
          <w:szCs w:val="22"/>
        </w:rPr>
        <w:t xml:space="preserve"> See above</w:t>
      </w:r>
    </w:p>
    <w:p w14:paraId="13CEDA96" w14:textId="77777777" w:rsidR="008926A7" w:rsidRPr="00E67F90" w:rsidRDefault="008926A7" w:rsidP="00EB21FE">
      <w:pPr>
        <w:rPr>
          <w:sz w:val="22"/>
          <w:szCs w:val="22"/>
        </w:rPr>
      </w:pPr>
    </w:p>
    <w:p w14:paraId="01A459D5" w14:textId="77777777" w:rsidR="00EB21FE" w:rsidRDefault="008926A7" w:rsidP="00EB21FE">
      <w:pPr>
        <w:rPr>
          <w:sz w:val="22"/>
          <w:szCs w:val="22"/>
        </w:rPr>
      </w:pPr>
      <w:r>
        <w:rPr>
          <w:sz w:val="22"/>
          <w:szCs w:val="22"/>
        </w:rPr>
        <w:t xml:space="preserve">3.) CHALLENGES ENCOUNTERED. </w:t>
      </w:r>
      <w:r w:rsidR="00EB21FE" w:rsidRPr="00E67F90">
        <w:rPr>
          <w:sz w:val="22"/>
          <w:szCs w:val="22"/>
        </w:rPr>
        <w:t>(</w:t>
      </w:r>
      <w:r w:rsidR="00EB21FE" w:rsidRPr="00E67F90">
        <w:rPr>
          <w:i/>
          <w:sz w:val="22"/>
          <w:szCs w:val="22"/>
        </w:rPr>
        <w:t xml:space="preserve">Describe any challenges that you encountered </w:t>
      </w:r>
      <w:r w:rsidR="00EB16B7">
        <w:rPr>
          <w:i/>
          <w:sz w:val="22"/>
          <w:szCs w:val="22"/>
        </w:rPr>
        <w:t>related to project progress specific to goals, objectives, and deliverables identified in the project work</w:t>
      </w:r>
      <w:r w:rsidR="00EB16B7" w:rsidRPr="006C2300">
        <w:rPr>
          <w:i/>
          <w:sz w:val="22"/>
          <w:szCs w:val="22"/>
        </w:rPr>
        <w:t>plan</w:t>
      </w:r>
      <w:r w:rsidR="00EB21FE" w:rsidRPr="00E67F90">
        <w:rPr>
          <w:i/>
          <w:sz w:val="22"/>
          <w:szCs w:val="22"/>
        </w:rPr>
        <w:t>.</w:t>
      </w:r>
      <w:r w:rsidR="00EB21FE" w:rsidRPr="00E67F90">
        <w:rPr>
          <w:sz w:val="22"/>
          <w:szCs w:val="22"/>
        </w:rPr>
        <w:t>)</w:t>
      </w:r>
    </w:p>
    <w:p w14:paraId="1916E060" w14:textId="7236E3AF" w:rsidR="00063CA0" w:rsidRDefault="00DE1D42" w:rsidP="00EB21FE">
      <w:pPr>
        <w:rPr>
          <w:sz w:val="22"/>
          <w:szCs w:val="22"/>
        </w:rPr>
      </w:pPr>
      <w:r>
        <w:rPr>
          <w:sz w:val="22"/>
          <w:szCs w:val="22"/>
        </w:rPr>
        <w:t>We have now received permission to obtain and use pathgens in our lab and facilties.</w:t>
      </w:r>
    </w:p>
    <w:p w14:paraId="1DAA8BDC" w14:textId="3FBDAFAA" w:rsidR="00063CA0" w:rsidRDefault="002E3341" w:rsidP="00EB21FE">
      <w:pPr>
        <w:rPr>
          <w:sz w:val="22"/>
          <w:szCs w:val="22"/>
        </w:rPr>
      </w:pPr>
      <w:r>
        <w:rPr>
          <w:sz w:val="22"/>
          <w:szCs w:val="22"/>
        </w:rPr>
        <w:t xml:space="preserve"> </w:t>
      </w:r>
    </w:p>
    <w:p w14:paraId="32C432C1" w14:textId="77777777" w:rsidR="00EB21FE" w:rsidRDefault="00EB21FE" w:rsidP="00EB21FE">
      <w:pPr>
        <w:rPr>
          <w:sz w:val="22"/>
          <w:szCs w:val="22"/>
        </w:rPr>
      </w:pPr>
    </w:p>
    <w:p w14:paraId="2CEC43C5" w14:textId="77777777" w:rsidR="00EB21FE" w:rsidRDefault="00EB21FE" w:rsidP="00EB21FE">
      <w:pPr>
        <w:rPr>
          <w:sz w:val="22"/>
          <w:szCs w:val="22"/>
        </w:rPr>
      </w:pPr>
      <w:r w:rsidRPr="00E67F90">
        <w:rPr>
          <w:sz w:val="22"/>
          <w:szCs w:val="22"/>
        </w:rPr>
        <w:t>4.) FINANCIAL INFORMATION (</w:t>
      </w:r>
      <w:r>
        <w:rPr>
          <w:i/>
          <w:sz w:val="22"/>
          <w:szCs w:val="22"/>
        </w:rPr>
        <w:t xml:space="preserve">Describe </w:t>
      </w:r>
      <w:r w:rsidR="008926A7">
        <w:rPr>
          <w:i/>
          <w:sz w:val="22"/>
          <w:szCs w:val="22"/>
        </w:rPr>
        <w:t xml:space="preserve">any budget </w:t>
      </w:r>
      <w:r w:rsidR="00EB16B7">
        <w:rPr>
          <w:i/>
          <w:sz w:val="22"/>
          <w:szCs w:val="22"/>
        </w:rPr>
        <w:t>challenges</w:t>
      </w:r>
      <w:r>
        <w:rPr>
          <w:i/>
          <w:sz w:val="22"/>
          <w:szCs w:val="22"/>
        </w:rPr>
        <w:t xml:space="preserve"> and p</w:t>
      </w:r>
      <w:r w:rsidRPr="00E67F90">
        <w:rPr>
          <w:i/>
          <w:sz w:val="22"/>
          <w:szCs w:val="22"/>
        </w:rPr>
        <w:t xml:space="preserve">rovide specific reasons </w:t>
      </w:r>
      <w:r w:rsidR="00EB16B7">
        <w:rPr>
          <w:i/>
          <w:sz w:val="22"/>
          <w:szCs w:val="22"/>
        </w:rPr>
        <w:t>for deviations from the projected project spending</w:t>
      </w:r>
      <w:r w:rsidRPr="00E67F90">
        <w:rPr>
          <w:i/>
          <w:sz w:val="22"/>
          <w:szCs w:val="22"/>
        </w:rPr>
        <w:t>.</w:t>
      </w:r>
      <w:r w:rsidRPr="00E67F90">
        <w:rPr>
          <w:sz w:val="22"/>
          <w:szCs w:val="22"/>
        </w:rPr>
        <w:t>)</w:t>
      </w:r>
    </w:p>
    <w:p w14:paraId="7EF0AE32" w14:textId="77777777" w:rsidR="00063CA0" w:rsidRDefault="00063CA0" w:rsidP="00EB21FE">
      <w:pPr>
        <w:rPr>
          <w:sz w:val="22"/>
          <w:szCs w:val="22"/>
        </w:rPr>
      </w:pPr>
    </w:p>
    <w:p w14:paraId="7257C39D" w14:textId="77777777" w:rsidR="00383FF5" w:rsidRDefault="00063CA0" w:rsidP="00EB21FE">
      <w:pPr>
        <w:rPr>
          <w:sz w:val="22"/>
          <w:szCs w:val="22"/>
        </w:rPr>
      </w:pPr>
      <w:r>
        <w:rPr>
          <w:sz w:val="22"/>
          <w:szCs w:val="22"/>
        </w:rPr>
        <w:t>We just started spending on the project June 1, 2017 with hiring of our postdoc. There a</w:t>
      </w:r>
      <w:r w:rsidR="00834CE2">
        <w:rPr>
          <w:sz w:val="22"/>
          <w:szCs w:val="22"/>
        </w:rPr>
        <w:t>r</w:t>
      </w:r>
      <w:r>
        <w:rPr>
          <w:sz w:val="22"/>
          <w:szCs w:val="22"/>
        </w:rPr>
        <w:t xml:space="preserve">e no budget challenges. </w:t>
      </w:r>
    </w:p>
    <w:p w14:paraId="2BF8419E" w14:textId="77777777" w:rsidR="00EB21FE" w:rsidRDefault="00EB21FE" w:rsidP="00EB21FE">
      <w:pPr>
        <w:rPr>
          <w:sz w:val="22"/>
          <w:szCs w:val="22"/>
        </w:rPr>
      </w:pPr>
    </w:p>
    <w:p w14:paraId="6DFA0D4F" w14:textId="77777777" w:rsidR="00F16F24" w:rsidRDefault="00F16F24" w:rsidP="00EB21FE">
      <w:pPr>
        <w:rPr>
          <w:i/>
          <w:sz w:val="22"/>
          <w:szCs w:val="22"/>
        </w:rPr>
      </w:pPr>
      <w:r>
        <w:rPr>
          <w:sz w:val="22"/>
          <w:szCs w:val="22"/>
        </w:rPr>
        <w:t xml:space="preserve">5.) EDUCATION AND OUTREACH ACTIVITES. </w:t>
      </w:r>
      <w:r>
        <w:rPr>
          <w:i/>
          <w:sz w:val="22"/>
          <w:szCs w:val="22"/>
        </w:rPr>
        <w:t>(Describe any conferences, workshops, field days, etc attended, number of contacts at each event, and/or publications developed to disseminate project results.)</w:t>
      </w:r>
    </w:p>
    <w:p w14:paraId="2CDD7168" w14:textId="77777777" w:rsidR="00063CA0" w:rsidRDefault="00063CA0" w:rsidP="00EB21FE">
      <w:pPr>
        <w:rPr>
          <w:i/>
          <w:sz w:val="22"/>
          <w:szCs w:val="22"/>
        </w:rPr>
      </w:pPr>
    </w:p>
    <w:p w14:paraId="4654773A" w14:textId="77777777" w:rsidR="00063CA0" w:rsidRPr="00F16F24" w:rsidRDefault="00063CA0" w:rsidP="00EB21FE">
      <w:pPr>
        <w:rPr>
          <w:i/>
          <w:sz w:val="22"/>
          <w:szCs w:val="22"/>
        </w:rPr>
      </w:pPr>
      <w:r>
        <w:rPr>
          <w:i/>
          <w:sz w:val="22"/>
          <w:szCs w:val="22"/>
        </w:rPr>
        <w:t>None yet. We just started.</w:t>
      </w:r>
    </w:p>
    <w:sectPr w:rsidR="00063CA0" w:rsidRPr="00F16F24" w:rsidSect="00EB21FE">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59B4C5" w14:textId="77777777" w:rsidR="00FE1279" w:rsidRDefault="00FE1279" w:rsidP="00EB21FE">
      <w:r>
        <w:separator/>
      </w:r>
    </w:p>
  </w:endnote>
  <w:endnote w:type="continuationSeparator" w:id="0">
    <w:p w14:paraId="049C9691" w14:textId="77777777" w:rsidR="00FE1279" w:rsidRDefault="00FE1279" w:rsidP="00EB21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B26FE3" w14:textId="77777777" w:rsidR="003A2AE8" w:rsidRDefault="003A2AE8" w:rsidP="000D2FB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C8BAC8" w14:textId="77777777" w:rsidR="003A2AE8" w:rsidRDefault="003A2AE8" w:rsidP="00B1455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6F89CB" w14:textId="17BB2D2B" w:rsidR="003A2AE8" w:rsidRDefault="003A2AE8" w:rsidP="000D2FB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5AEF">
      <w:rPr>
        <w:rStyle w:val="PageNumber"/>
        <w:noProof/>
      </w:rPr>
      <w:t>1</w:t>
    </w:r>
    <w:r>
      <w:rPr>
        <w:rStyle w:val="PageNumber"/>
      </w:rPr>
      <w:fldChar w:fldCharType="end"/>
    </w:r>
  </w:p>
  <w:p w14:paraId="17A9F6D8" w14:textId="77777777" w:rsidR="003A2AE8" w:rsidRDefault="003A2AE8" w:rsidP="00B1455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B2F196" w14:textId="77777777" w:rsidR="00FE1279" w:rsidRDefault="00FE1279" w:rsidP="00EB21FE">
      <w:r>
        <w:separator/>
      </w:r>
    </w:p>
  </w:footnote>
  <w:footnote w:type="continuationSeparator" w:id="0">
    <w:p w14:paraId="31F85300" w14:textId="77777777" w:rsidR="00FE1279" w:rsidRDefault="00FE1279" w:rsidP="00EB21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27A23"/>
    <w:multiLevelType w:val="hybridMultilevel"/>
    <w:tmpl w:val="CEFC0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55B4A"/>
    <w:multiLevelType w:val="hybridMultilevel"/>
    <w:tmpl w:val="BE36C5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A5580F"/>
    <w:multiLevelType w:val="hybridMultilevel"/>
    <w:tmpl w:val="05201BC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B0A140D"/>
    <w:multiLevelType w:val="hybridMultilevel"/>
    <w:tmpl w:val="BE36C5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FE4645"/>
    <w:multiLevelType w:val="hybridMultilevel"/>
    <w:tmpl w:val="32F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AE1CA4"/>
    <w:multiLevelType w:val="hybridMultilevel"/>
    <w:tmpl w:val="BE36C5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2A00"/>
    <w:rsid w:val="00005086"/>
    <w:rsid w:val="00025BE9"/>
    <w:rsid w:val="00063CA0"/>
    <w:rsid w:val="000823CC"/>
    <w:rsid w:val="000C4B8A"/>
    <w:rsid w:val="000C6401"/>
    <w:rsid w:val="000D2FB4"/>
    <w:rsid w:val="001811FD"/>
    <w:rsid w:val="001869CA"/>
    <w:rsid w:val="001B6937"/>
    <w:rsid w:val="001D139C"/>
    <w:rsid w:val="00244DA2"/>
    <w:rsid w:val="00261DD2"/>
    <w:rsid w:val="002C3015"/>
    <w:rsid w:val="002E3341"/>
    <w:rsid w:val="002E5F1F"/>
    <w:rsid w:val="002F4413"/>
    <w:rsid w:val="00300E2A"/>
    <w:rsid w:val="003116E9"/>
    <w:rsid w:val="00340E79"/>
    <w:rsid w:val="00346EF7"/>
    <w:rsid w:val="00357D65"/>
    <w:rsid w:val="00361818"/>
    <w:rsid w:val="00383FF5"/>
    <w:rsid w:val="00391166"/>
    <w:rsid w:val="00396FF3"/>
    <w:rsid w:val="003A2AE8"/>
    <w:rsid w:val="003B501A"/>
    <w:rsid w:val="003C03D7"/>
    <w:rsid w:val="0041160F"/>
    <w:rsid w:val="00412AD3"/>
    <w:rsid w:val="004254DE"/>
    <w:rsid w:val="00442E14"/>
    <w:rsid w:val="0046641F"/>
    <w:rsid w:val="00484E43"/>
    <w:rsid w:val="004B2F39"/>
    <w:rsid w:val="004C1B68"/>
    <w:rsid w:val="00531991"/>
    <w:rsid w:val="00535A07"/>
    <w:rsid w:val="00557972"/>
    <w:rsid w:val="005D7F8B"/>
    <w:rsid w:val="00677AF5"/>
    <w:rsid w:val="00692AA8"/>
    <w:rsid w:val="006D12D1"/>
    <w:rsid w:val="006E3395"/>
    <w:rsid w:val="007175DB"/>
    <w:rsid w:val="00745AEF"/>
    <w:rsid w:val="007D2142"/>
    <w:rsid w:val="007E3420"/>
    <w:rsid w:val="007F2323"/>
    <w:rsid w:val="00815FE6"/>
    <w:rsid w:val="00834CE2"/>
    <w:rsid w:val="0084128E"/>
    <w:rsid w:val="0085465E"/>
    <w:rsid w:val="00857C25"/>
    <w:rsid w:val="008926A7"/>
    <w:rsid w:val="008F4AF5"/>
    <w:rsid w:val="0094480B"/>
    <w:rsid w:val="00972D5B"/>
    <w:rsid w:val="00975512"/>
    <w:rsid w:val="009B2140"/>
    <w:rsid w:val="009B7656"/>
    <w:rsid w:val="00A0298B"/>
    <w:rsid w:val="00A40C60"/>
    <w:rsid w:val="00A41976"/>
    <w:rsid w:val="00A811EB"/>
    <w:rsid w:val="00AA2301"/>
    <w:rsid w:val="00AB27B9"/>
    <w:rsid w:val="00AC2AF2"/>
    <w:rsid w:val="00AC6CF4"/>
    <w:rsid w:val="00AE1B60"/>
    <w:rsid w:val="00AF2A00"/>
    <w:rsid w:val="00AF3E5F"/>
    <w:rsid w:val="00B0535C"/>
    <w:rsid w:val="00B14559"/>
    <w:rsid w:val="00B53110"/>
    <w:rsid w:val="00B6410A"/>
    <w:rsid w:val="00BD035B"/>
    <w:rsid w:val="00C4495E"/>
    <w:rsid w:val="00C6024A"/>
    <w:rsid w:val="00CC7C56"/>
    <w:rsid w:val="00D019D6"/>
    <w:rsid w:val="00D0796A"/>
    <w:rsid w:val="00D447F6"/>
    <w:rsid w:val="00DE1D42"/>
    <w:rsid w:val="00E24E74"/>
    <w:rsid w:val="00EB16B7"/>
    <w:rsid w:val="00EB21FE"/>
    <w:rsid w:val="00ED588B"/>
    <w:rsid w:val="00EE654A"/>
    <w:rsid w:val="00F03CCF"/>
    <w:rsid w:val="00F16F24"/>
    <w:rsid w:val="00F55F4F"/>
    <w:rsid w:val="00F63A06"/>
    <w:rsid w:val="00F70DED"/>
    <w:rsid w:val="00FA55A1"/>
    <w:rsid w:val="00FA6DDF"/>
    <w:rsid w:val="00FE1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7531867"/>
  <w15:docId w15:val="{14A76403-F424-42BF-9B92-99BD21912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2A00"/>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C5175E"/>
    <w:pPr>
      <w:tabs>
        <w:tab w:val="center" w:pos="4680"/>
        <w:tab w:val="right" w:pos="9360"/>
      </w:tabs>
    </w:pPr>
  </w:style>
  <w:style w:type="character" w:customStyle="1" w:styleId="HeaderChar">
    <w:name w:val="Header Char"/>
    <w:basedOn w:val="DefaultParagraphFont"/>
    <w:link w:val="Header"/>
    <w:uiPriority w:val="99"/>
    <w:semiHidden/>
    <w:rsid w:val="00C5175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5175E"/>
    <w:pPr>
      <w:tabs>
        <w:tab w:val="center" w:pos="4680"/>
        <w:tab w:val="right" w:pos="9360"/>
      </w:tabs>
    </w:pPr>
  </w:style>
  <w:style w:type="character" w:customStyle="1" w:styleId="FooterChar">
    <w:name w:val="Footer Char"/>
    <w:basedOn w:val="DefaultParagraphFont"/>
    <w:link w:val="Footer"/>
    <w:uiPriority w:val="99"/>
    <w:rsid w:val="00C5175E"/>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5175E"/>
    <w:rPr>
      <w:rFonts w:ascii="Tahoma" w:hAnsi="Tahoma" w:cs="Tahoma"/>
      <w:sz w:val="16"/>
      <w:szCs w:val="16"/>
    </w:rPr>
  </w:style>
  <w:style w:type="character" w:customStyle="1" w:styleId="BalloonTextChar">
    <w:name w:val="Balloon Text Char"/>
    <w:basedOn w:val="DefaultParagraphFont"/>
    <w:link w:val="BalloonText"/>
    <w:uiPriority w:val="99"/>
    <w:semiHidden/>
    <w:rsid w:val="00C5175E"/>
    <w:rPr>
      <w:rFonts w:ascii="Tahoma" w:eastAsia="Times New Roman" w:hAnsi="Tahoma" w:cs="Tahoma"/>
      <w:sz w:val="16"/>
      <w:szCs w:val="16"/>
    </w:rPr>
  </w:style>
  <w:style w:type="paragraph" w:customStyle="1" w:styleId="ColorfulList-Accent11">
    <w:name w:val="Colorful List - Accent 11"/>
    <w:basedOn w:val="Normal"/>
    <w:uiPriority w:val="34"/>
    <w:qFormat/>
    <w:rsid w:val="0040655A"/>
    <w:pPr>
      <w:ind w:left="720"/>
      <w:contextualSpacing/>
    </w:pPr>
  </w:style>
  <w:style w:type="paragraph" w:customStyle="1" w:styleId="EndNoteBibliography">
    <w:name w:val="EndNote Bibliography"/>
    <w:basedOn w:val="Normal"/>
    <w:rsid w:val="00063CA0"/>
    <w:rPr>
      <w:rFonts w:eastAsiaTheme="minorHAnsi"/>
      <w:lang w:eastAsia="zh-CN"/>
    </w:rPr>
  </w:style>
  <w:style w:type="character" w:styleId="Emphasis">
    <w:name w:val="Emphasis"/>
    <w:basedOn w:val="DefaultParagraphFont"/>
    <w:uiPriority w:val="20"/>
    <w:qFormat/>
    <w:rsid w:val="00063CA0"/>
    <w:rPr>
      <w:i/>
      <w:iCs/>
    </w:rPr>
  </w:style>
  <w:style w:type="character" w:styleId="PageNumber">
    <w:name w:val="page number"/>
    <w:basedOn w:val="DefaultParagraphFont"/>
    <w:uiPriority w:val="99"/>
    <w:semiHidden/>
    <w:unhideWhenUsed/>
    <w:rsid w:val="005579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179</Words>
  <Characters>7038</Characters>
  <Application>Microsoft Office Word</Application>
  <DocSecurity>4</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MN Dept of Agriculture</Company>
  <LinksUpToDate>false</LinksUpToDate>
  <CharactersWithSpaces>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bodine</dc:creator>
  <cp:keywords/>
  <cp:lastModifiedBy>Paul Meints</cp:lastModifiedBy>
  <cp:revision>2</cp:revision>
  <cp:lastPrinted>2018-02-01T16:56:00Z</cp:lastPrinted>
  <dcterms:created xsi:type="dcterms:W3CDTF">2018-02-01T16:57:00Z</dcterms:created>
  <dcterms:modified xsi:type="dcterms:W3CDTF">2018-02-01T16:57:00Z</dcterms:modified>
</cp:coreProperties>
</file>